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284CC4C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proofErr w:type="spellStart"/>
      <w:r w:rsidR="00A60DDB">
        <w:rPr>
          <w:rFonts w:ascii="Times New Roman" w:hAnsi="Times New Roman" w:cs="Times New Roman"/>
          <w:sz w:val="24"/>
          <w:szCs w:val="24"/>
        </w:rPr>
        <w:t>Runtian</w:t>
      </w:r>
      <w:proofErr w:type="spellEnd"/>
      <w:r w:rsidR="00A60DDB">
        <w:rPr>
          <w:rFonts w:ascii="Times New Roman" w:hAnsi="Times New Roman" w:cs="Times New Roman"/>
          <w:sz w:val="24"/>
          <w:szCs w:val="24"/>
        </w:rPr>
        <w:t xml:space="preserve"> Yao</w:t>
      </w:r>
      <w:r w:rsidR="00A60DDB" w:rsidRPr="00DD0B3F">
        <w:rPr>
          <w:rFonts w:ascii="Times New Roman" w:hAnsi="Times New Roman" w:cs="Times New Roman" w:hint="eastAsia"/>
          <w:sz w:val="24"/>
          <w:szCs w:val="24"/>
          <w:vertAlign w:val="superscript"/>
        </w:rPr>
        <w:t>4</w:t>
      </w:r>
      <w:r w:rsidR="00A60DDB">
        <w:rPr>
          <w:rFonts w:ascii="Times New Roman" w:hAnsi="Times New Roman" w:cs="Times New Roman"/>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6775BCCD"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signatures 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nd we re-identi</w:t>
      </w:r>
      <w:r w:rsidR="00A81DE2" w:rsidRPr="005B5A38">
        <w:rPr>
          <w:rFonts w:ascii="Times New Roman" w:hAnsi="Times New Roman" w:cs="Times New Roman"/>
          <w:sz w:val="24"/>
          <w:szCs w:val="24"/>
        </w:rPr>
        <w:t xml:space="preserve">fied </w:t>
      </w:r>
      <w:r w:rsidRPr="005B5A38">
        <w:rPr>
          <w:rFonts w:ascii="Times New Roman" w:hAnsi="Times New Roman" w:cs="Times New Roman"/>
          <w:sz w:val="24"/>
          <w:szCs w:val="24"/>
        </w:rPr>
        <w:t xml:space="preserve">23 </w:t>
      </w:r>
      <w:r w:rsidR="00A81DE2" w:rsidRPr="005B5A38">
        <w:rPr>
          <w:rFonts w:ascii="Times New Roman" w:hAnsi="Times New Roman" w:cs="Times New Roman"/>
          <w:sz w:val="24"/>
          <w:szCs w:val="24"/>
        </w:rPr>
        <w:t>signatures in the classification system used in the</w:t>
      </w:r>
      <w:r w:rsidRPr="005B5A38">
        <w:rPr>
          <w:rFonts w:ascii="Times New Roman" w:hAnsi="Times New Roman" w:cs="Times New Roman"/>
          <w:sz w:val="24"/>
          <w:szCs w:val="24"/>
        </w:rPr>
        <w:t xml:space="preserve"> COSMIC</w:t>
      </w:r>
      <w:r w:rsidR="00AF127D" w:rsidRPr="005B5A38">
        <w:rPr>
          <w:rFonts w:ascii="Times New Roman" w:hAnsi="Times New Roman" w:cs="Times New Roman" w:hint="eastAsia"/>
          <w:sz w:val="24"/>
          <w:szCs w:val="24"/>
        </w:rPr>
        <w:t xml:space="preserve"> reference database of signatures</w:t>
      </w:r>
      <w:r w:rsidRPr="005B5A38">
        <w:rPr>
          <w:rFonts w:ascii="Times New Roman" w:hAnsi="Times New Roman" w:cs="Times New Roman"/>
          <w:sz w:val="24"/>
          <w:szCs w:val="24"/>
        </w:rPr>
        <w:t xml:space="preserve">. </w:t>
      </w:r>
      <w:r w:rsidR="00280D5C" w:rsidRPr="005B5A38">
        <w:rPr>
          <w:rFonts w:ascii="Times New Roman" w:hAnsi="Times New Roman" w:cs="Times New Roman" w:hint="eastAsia"/>
          <w:sz w:val="24"/>
          <w:szCs w:val="24"/>
        </w:rPr>
        <w:t>Of note</w:t>
      </w:r>
      <w:r w:rsidR="00374059" w:rsidRPr="005B5A38">
        <w:rPr>
          <w:rFonts w:ascii="Times New Roman" w:hAnsi="Times New Roman" w:cs="Times New Roman" w:hint="eastAsia"/>
          <w:sz w:val="24"/>
          <w:szCs w:val="24"/>
        </w:rPr>
        <w:t xml:space="preserve">, </w:t>
      </w:r>
      <w:r w:rsidR="00AC0224" w:rsidRPr="005B5A38">
        <w:rPr>
          <w:rFonts w:ascii="Times New Roman" w:hAnsi="Times New Roman" w:cs="Times New Roman"/>
          <w:sz w:val="24"/>
          <w:szCs w:val="24"/>
        </w:rPr>
        <w:t xml:space="preserve">in cell-line experiments </w:t>
      </w:r>
      <w:r w:rsidR="00374059" w:rsidRPr="005B5A38">
        <w:rPr>
          <w:rFonts w:ascii="Times New Roman" w:hAnsi="Times New Roman" w:cs="Times New Roman" w:hint="eastAsia"/>
          <w:sz w:val="24"/>
          <w:szCs w:val="24"/>
        </w:rPr>
        <w:t>w</w:t>
      </w:r>
      <w:r w:rsidRPr="005B5A38">
        <w:rPr>
          <w:rFonts w:ascii="Times New Roman" w:hAnsi="Times New Roman" w:cs="Times New Roman"/>
          <w:sz w:val="24"/>
          <w:szCs w:val="24"/>
        </w:rPr>
        <w:t>e</w:t>
      </w:r>
      <w:r w:rsidR="00814D3A" w:rsidRPr="005B5A38">
        <w:rPr>
          <w:rFonts w:ascii="Times New Roman" w:hAnsi="Times New Roman" w:cs="Times New Roman" w:hint="eastAsia"/>
          <w:sz w:val="24"/>
          <w:szCs w:val="24"/>
        </w:rPr>
        <w:t xml:space="preserve"> showed that </w:t>
      </w:r>
      <w:r w:rsidRPr="005B5A38">
        <w:rPr>
          <w:rFonts w:ascii="Times New Roman" w:hAnsi="Times New Roman" w:cs="Times New Roman"/>
          <w:sz w:val="24"/>
          <w:szCs w:val="24"/>
        </w:rPr>
        <w:t>one</w:t>
      </w:r>
      <w:r w:rsidR="00761EAE" w:rsidRPr="005B5A38">
        <w:rPr>
          <w:rFonts w:ascii="Times New Roman" w:hAnsi="Times New Roman" w:cs="Times New Roman" w:hint="eastAsia"/>
          <w:sz w:val="24"/>
          <w:szCs w:val="24"/>
        </w:rPr>
        <w:t xml:space="preserve"> </w:t>
      </w:r>
      <w:r w:rsidRPr="005B5A38">
        <w:rPr>
          <w:rFonts w:ascii="Times New Roman" w:hAnsi="Times New Roman" w:cs="Times New Roman"/>
          <w:sz w:val="24"/>
          <w:szCs w:val="24"/>
        </w:rPr>
        <w:t xml:space="preserve">novel signature, H_ID29, </w:t>
      </w:r>
      <w:r w:rsidR="005509B5" w:rsidRPr="005B5A38">
        <w:rPr>
          <w:rFonts w:ascii="Times New Roman" w:hAnsi="Times New Roman" w:cs="Times New Roman"/>
          <w:sz w:val="24"/>
          <w:szCs w:val="24"/>
        </w:rPr>
        <w:t>reflects</w:t>
      </w:r>
      <w:r w:rsidRPr="005B5A38">
        <w:rPr>
          <w:rFonts w:ascii="Times New Roman" w:hAnsi="Times New Roman" w:cs="Times New Roman"/>
          <w:sz w:val="24"/>
          <w:szCs w:val="24"/>
        </w:rPr>
        <w:t xml:space="preserve"> </w:t>
      </w:r>
      <w:r w:rsidR="008C790A" w:rsidRPr="005B5A38">
        <w:rPr>
          <w:rFonts w:ascii="Times New Roman" w:hAnsi="Times New Roman" w:cs="Times New Roman"/>
          <w:sz w:val="24"/>
          <w:szCs w:val="24"/>
        </w:rPr>
        <w:t>transcription-associated mutagenesis by topoisomerase 1 at sites of ribonucleotides incorporated in genomic DNA</w:t>
      </w:r>
      <w:r w:rsidRPr="005B5A38">
        <w:rPr>
          <w:rFonts w:ascii="Times New Roman" w:hAnsi="Times New Roman" w:cs="Times New Roman"/>
          <w:sz w:val="24"/>
          <w:szCs w:val="24"/>
        </w:rPr>
        <w:t xml:space="preserve">. </w:t>
      </w:r>
      <w:r w:rsidR="00A81DE2" w:rsidRPr="005B5A38">
        <w:rPr>
          <w:rFonts w:ascii="Times New Roman" w:hAnsi="Times New Roman" w:cs="Times New Roman"/>
          <w:sz w:val="24"/>
          <w:szCs w:val="24"/>
        </w:rPr>
        <w:t>Among the nove</w:t>
      </w:r>
      <w:r w:rsidR="00A81DE2">
        <w:rPr>
          <w:rFonts w:ascii="Times New Roman" w:hAnsi="Times New Roman" w:cs="Times New Roman"/>
          <w:sz w:val="24"/>
          <w:szCs w:val="24"/>
        </w:rPr>
        <w:t>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xml:space="preserve">, which were analyzed more extensively </w:t>
      </w:r>
      <w:r w:rsidR="005B5A38">
        <w:rPr>
          <w:rFonts w:ascii="Times New Roman" w:hAnsi="Times New Roman" w:cs="Times New Roman" w:hint="eastAsia"/>
          <w:sz w:val="24"/>
          <w:szCs w:val="24"/>
        </w:rPr>
        <w:t>in this study</w:t>
      </w:r>
      <w:commentRangeStart w:id="1"/>
      <w:r w:rsidRPr="00F63C33">
        <w:rPr>
          <w:rFonts w:ascii="Times New Roman" w:hAnsi="Times New Roman" w:cs="Times New Roman"/>
          <w:sz w:val="24"/>
          <w:szCs w:val="24"/>
          <w:highlight w:val="yellow"/>
        </w:rPr>
        <w:t xml:space="preserve">. Notably, </w:t>
      </w:r>
      <w:r w:rsidR="00A81DE2" w:rsidRPr="00F63C33">
        <w:rPr>
          <w:rFonts w:ascii="Times New Roman" w:hAnsi="Times New Roman" w:cs="Times New Roman"/>
          <w:sz w:val="24"/>
          <w:szCs w:val="24"/>
          <w:highlight w:val="yellow"/>
        </w:rPr>
        <w:t xml:space="preserve">the prevalences of </w:t>
      </w:r>
      <w:r w:rsidR="006B26E7">
        <w:rPr>
          <w:rFonts w:ascii="Times New Roman" w:hAnsi="Times New Roman" w:cs="Times New Roman" w:hint="eastAsia"/>
          <w:sz w:val="24"/>
          <w:szCs w:val="24"/>
          <w:highlight w:val="yellow"/>
        </w:rPr>
        <w:t>six</w:t>
      </w:r>
      <w:r w:rsidRPr="00F63C33">
        <w:rPr>
          <w:rFonts w:ascii="Times New Roman" w:hAnsi="Times New Roman" w:cs="Times New Roman"/>
          <w:sz w:val="24"/>
          <w:szCs w:val="24"/>
          <w:highlight w:val="yellow"/>
        </w:rPr>
        <w:t xml:space="preserve"> </w:t>
      </w:r>
      <w:r w:rsidR="006B26E7">
        <w:rPr>
          <w:rFonts w:ascii="Times New Roman" w:hAnsi="Times New Roman" w:cs="Times New Roman" w:hint="eastAsia"/>
          <w:sz w:val="24"/>
          <w:szCs w:val="24"/>
          <w:highlight w:val="yellow"/>
        </w:rPr>
        <w:t>Indel</w:t>
      </w:r>
      <w:r w:rsidRPr="00F63C33">
        <w:rPr>
          <w:rFonts w:ascii="Times New Roman" w:hAnsi="Times New Roman" w:cs="Times New Roman"/>
          <w:sz w:val="24"/>
          <w:szCs w:val="24"/>
          <w:highlight w:val="yellow"/>
        </w:rPr>
        <w:t xml:space="preserve"> signatures </w:t>
      </w:r>
      <w:r w:rsidR="00814D3A" w:rsidRPr="00F63C33">
        <w:rPr>
          <w:rFonts w:ascii="Times New Roman" w:hAnsi="Times New Roman" w:cs="Times New Roman"/>
          <w:sz w:val="24"/>
          <w:szCs w:val="24"/>
          <w:highlight w:val="yellow"/>
        </w:rPr>
        <w:t>differe</w:t>
      </w:r>
      <w:r w:rsidR="00A81DE2" w:rsidRPr="00F63C33">
        <w:rPr>
          <w:rFonts w:ascii="Times New Roman" w:hAnsi="Times New Roman" w:cs="Times New Roman"/>
          <w:sz w:val="24"/>
          <w:szCs w:val="24"/>
          <w:highlight w:val="yellow"/>
        </w:rPr>
        <w:t>d significantly</w:t>
      </w:r>
      <w:r w:rsidR="00814D3A" w:rsidRPr="00F63C33">
        <w:rPr>
          <w:rFonts w:ascii="Times New Roman" w:hAnsi="Times New Roman" w:cs="Times New Roman" w:hint="eastAsia"/>
          <w:sz w:val="24"/>
          <w:szCs w:val="24"/>
          <w:highlight w:val="yellow"/>
        </w:rPr>
        <w:t xml:space="preserve"> by </w:t>
      </w:r>
      <w:r w:rsidRPr="00F63C33">
        <w:rPr>
          <w:rFonts w:ascii="Times New Roman" w:hAnsi="Times New Roman" w:cs="Times New Roman"/>
          <w:sz w:val="24"/>
          <w:szCs w:val="24"/>
          <w:highlight w:val="yellow"/>
        </w:rPr>
        <w:t>gender</w:t>
      </w:r>
      <w:r w:rsidR="00814D3A" w:rsidRPr="00F63C33">
        <w:rPr>
          <w:rFonts w:ascii="Times New Roman" w:hAnsi="Times New Roman" w:cs="Times New Roman" w:hint="eastAsia"/>
          <w:sz w:val="24"/>
          <w:szCs w:val="24"/>
          <w:highlight w:val="yellow"/>
        </w:rPr>
        <w:t xml:space="preserve"> within particular cancer types</w:t>
      </w:r>
      <w:commentRangeEnd w:id="1"/>
      <w:r w:rsidR="00FF4B49">
        <w:rPr>
          <w:rStyle w:val="CommentReference"/>
        </w:rPr>
        <w:commentReference w:id="1"/>
      </w:r>
      <w:r w:rsidRPr="00F63C33">
        <w:rPr>
          <w:rFonts w:ascii="Times New Roman" w:hAnsi="Times New Roman" w:cs="Times New Roman"/>
          <w:sz w:val="24"/>
          <w:szCs w:val="24"/>
          <w:highlight w:val="yellow"/>
        </w:rPr>
        <w:t>.</w:t>
      </w:r>
      <w:r w:rsidRPr="00065370">
        <w:rPr>
          <w:rFonts w:ascii="Times New Roman" w:hAnsi="Times New Roman" w:cs="Times New Roman"/>
          <w:sz w:val="24"/>
          <w:szCs w:val="24"/>
        </w:rPr>
        <w:t xml:space="preserve"> </w:t>
      </w:r>
      <w:commentRangeStart w:id="2"/>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cancer genes revealed that C_ID3, associated with tobacco</w:t>
      </w:r>
      <w:r w:rsidR="00975A9E">
        <w:rPr>
          <w:rFonts w:ascii="Times New Roman" w:hAnsi="Times New Roman" w:cs="Times New Roman"/>
          <w:sz w:val="24"/>
          <w:szCs w:val="24"/>
        </w:rPr>
        <w:t xml:space="preserve"> smoke</w:t>
      </w:r>
      <w:r w:rsidRPr="006E1387">
        <w:rPr>
          <w:rFonts w:ascii="Times New Roman" w:hAnsi="Times New Roman" w:cs="Times New Roman"/>
          <w:sz w:val="24"/>
          <w:szCs w:val="24"/>
        </w:rPr>
        <w:t xml:space="preserve">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r w:rsidR="001049D3">
        <w:rPr>
          <w:rFonts w:ascii="Times New Roman" w:hAnsi="Times New Roman" w:cs="Times New Roman" w:hint="eastAsia"/>
          <w:sz w:val="24"/>
          <w:szCs w:val="24"/>
        </w:rPr>
        <w:t xml:space="preserve">exonic </w:t>
      </w:r>
      <w:r w:rsidRPr="006E1387">
        <w:rPr>
          <w:rFonts w:ascii="Times New Roman" w:hAnsi="Times New Roman" w:cs="Times New Roman"/>
          <w:sz w:val="24"/>
          <w:szCs w:val="24"/>
        </w:rPr>
        <w:t xml:space="preserve">IDs in </w:t>
      </w:r>
      <w:r w:rsidR="00786D1E">
        <w:rPr>
          <w:rFonts w:ascii="Times New Roman" w:hAnsi="Times New Roman" w:cs="Times New Roman"/>
          <w:sz w:val="24"/>
          <w:szCs w:val="24"/>
        </w:rPr>
        <w:t xml:space="preserve">the tumor suppressor gene </w:t>
      </w:r>
      <w:r w:rsidR="001049D3" w:rsidRPr="00786D1E">
        <w:rPr>
          <w:rFonts w:ascii="Times New Roman" w:hAnsi="Times New Roman" w:cs="Times New Roman" w:hint="eastAsia"/>
          <w:i/>
          <w:iCs/>
          <w:sz w:val="24"/>
          <w:szCs w:val="24"/>
        </w:rPr>
        <w:t>TP53</w:t>
      </w:r>
      <w:r w:rsidRPr="006E1387">
        <w:rPr>
          <w:rFonts w:ascii="Times New Roman" w:hAnsi="Times New Roman" w:cs="Times New Roman"/>
          <w:sz w:val="24"/>
          <w:szCs w:val="24"/>
        </w:rPr>
        <w:t>,</w:t>
      </w:r>
      <w:r w:rsidR="001D09B6">
        <w:rPr>
          <w:rFonts w:ascii="Times New Roman" w:hAnsi="Times New Roman" w:cs="Times New Roman"/>
          <w:sz w:val="24"/>
          <w:szCs w:val="24"/>
        </w:rPr>
        <w:t xml:space="preserve"> &lt;in what cancer types</w:t>
      </w:r>
      <w:r w:rsidR="00786D1E">
        <w:rPr>
          <w:rFonts w:ascii="Times New Roman" w:hAnsi="Times New Roman" w:cs="Times New Roman"/>
          <w:sz w:val="24"/>
          <w:szCs w:val="24"/>
        </w:rPr>
        <w:t>?</w:t>
      </w:r>
      <w:r w:rsidR="002D3847">
        <w:rPr>
          <w:rFonts w:ascii="Times New Roman" w:hAnsi="Times New Roman" w:cs="Times New Roman"/>
          <w:sz w:val="24"/>
          <w:szCs w:val="24"/>
        </w:rPr>
        <w:t xml:space="preserve"> Lung, Liver, Other, Col</w:t>
      </w:r>
      <w:r w:rsidR="00906C5D">
        <w:rPr>
          <w:rFonts w:ascii="Times New Roman" w:hAnsi="Times New Roman" w:cs="Times New Roman"/>
          <w:sz w:val="24"/>
          <w:szCs w:val="24"/>
        </w:rPr>
        <w:t>o</w:t>
      </w:r>
      <w:r w:rsidR="002D3847">
        <w:rPr>
          <w:rFonts w:ascii="Times New Roman" w:hAnsi="Times New Roman" w:cs="Times New Roman"/>
          <w:sz w:val="24"/>
          <w:szCs w:val="24"/>
        </w:rPr>
        <w:t>n?</w:t>
      </w:r>
      <w:r w:rsidR="0066505A">
        <w:rPr>
          <w:rFonts w:ascii="Times New Roman" w:hAnsi="Times New Roman" w:cs="Times New Roman"/>
          <w:sz w:val="24"/>
          <w:szCs w:val="24"/>
        </w:rPr>
        <w:t>; can we do the same analysis with Ins</w:t>
      </w:r>
      <w:r w:rsidR="00B64DE7">
        <w:rPr>
          <w:rFonts w:ascii="Times New Roman" w:hAnsi="Times New Roman" w:cs="Times New Roman"/>
          <w:sz w:val="24"/>
          <w:szCs w:val="24"/>
        </w:rPr>
        <w:t>D</w:t>
      </w:r>
      <w:r w:rsidR="0066505A">
        <w:rPr>
          <w:rFonts w:ascii="Times New Roman" w:hAnsi="Times New Roman" w:cs="Times New Roman"/>
          <w:sz w:val="24"/>
          <w:szCs w:val="24"/>
        </w:rPr>
        <w:t xml:space="preserve">el3? </w:t>
      </w:r>
      <w:r w:rsidR="001D09B6">
        <w:rPr>
          <w:rFonts w:ascii="Times New Roman" w:hAnsi="Times New Roman" w:cs="Times New Roman"/>
          <w:sz w:val="24"/>
          <w:szCs w:val="24"/>
        </w:rPr>
        <w:t>&gt;</w:t>
      </w:r>
      <w:r w:rsidRPr="006E1387">
        <w:rPr>
          <w:rFonts w:ascii="Times New Roman" w:hAnsi="Times New Roman" w:cs="Times New Roman"/>
          <w:sz w:val="24"/>
          <w:szCs w:val="24"/>
        </w:rPr>
        <w:t>.</w:t>
      </w:r>
      <w:r w:rsidRPr="00065370">
        <w:rPr>
          <w:rFonts w:ascii="Times New Roman" w:hAnsi="Times New Roman" w:cs="Times New Roman"/>
          <w:sz w:val="24"/>
          <w:szCs w:val="24"/>
        </w:rPr>
        <w:t xml:space="preserve"> </w:t>
      </w:r>
      <w:commentRangeEnd w:id="2"/>
      <w:r w:rsidR="005B5A38">
        <w:rPr>
          <w:rStyle w:val="CommentReference"/>
        </w:rPr>
        <w:commentReference w:id="2"/>
      </w:r>
      <w:r w:rsidRPr="00065370">
        <w:rPr>
          <w:rFonts w:ascii="Times New Roman" w:hAnsi="Times New Roman" w:cs="Times New Roman"/>
          <w:sz w:val="24"/>
          <w:szCs w:val="24"/>
        </w:rPr>
        <w:t xml:space="preserve">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w:t>
      </w:r>
      <w:r w:rsidR="000D57D3">
        <w:rPr>
          <w:rFonts w:ascii="Times New Roman" w:hAnsi="Times New Roman" w:cs="Times New Roman" w:hint="eastAsia"/>
          <w:sz w:val="24"/>
          <w:szCs w:val="24"/>
        </w:rPr>
        <w:t xml:space="preserve">indel signatures </w:t>
      </w:r>
      <w:r w:rsidR="000D57D3">
        <w:rPr>
          <w:rFonts w:ascii="Times New Roman" w:hAnsi="Times New Roman" w:cs="Times New Roman" w:hint="eastAsia"/>
          <w:sz w:val="24"/>
          <w:szCs w:val="24"/>
        </w:rPr>
        <w:lastRenderedPageBreak/>
        <w:t xml:space="preserve">left by </w:t>
      </w:r>
      <w:r w:rsidR="0098046D">
        <w:rPr>
          <w:rFonts w:ascii="Times New Roman" w:hAnsi="Times New Roman" w:cs="Times New Roman" w:hint="eastAsia"/>
          <w:sz w:val="24"/>
          <w:szCs w:val="24"/>
        </w:rPr>
        <w:t>defective MMR</w:t>
      </w:r>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6175ACF7"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8201EF" w:rsidRPr="008201EF">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w:t>
      </w:r>
      <w:r w:rsidR="00F5538B">
        <w:rPr>
          <w:rFonts w:ascii="Times New Roman" w:hAnsi="Times New Roman" w:cs="Times New Roman"/>
          <w:sz w:val="24"/>
          <w:szCs w:val="24"/>
        </w:rPr>
        <w:t xml:space="preserve"> In addition, machine learning </w:t>
      </w:r>
      <w:r w:rsidR="00AB1B5D">
        <w:rPr>
          <w:rFonts w:ascii="Times New Roman" w:hAnsi="Times New Roman" w:cs="Times New Roman"/>
          <w:sz w:val="24"/>
          <w:szCs w:val="24"/>
        </w:rPr>
        <w:t>can identif</w:t>
      </w:r>
      <w:r w:rsidR="00F5538B">
        <w:rPr>
          <w:rFonts w:ascii="Times New Roman" w:hAnsi="Times New Roman" w:cs="Times New Roman"/>
          <w:sz w:val="24"/>
          <w:szCs w:val="24"/>
        </w:rPr>
        <w:t>y</w:t>
      </w:r>
      <w:r w:rsidR="00FA5CA0" w:rsidRPr="00FA5CA0">
        <w:rPr>
          <w:rFonts w:ascii="Times New Roman" w:hAnsi="Times New Roman" w:cs="Times New Roman"/>
          <w:sz w:val="24"/>
          <w:szCs w:val="24"/>
        </w:rPr>
        <w:t xml:space="preserve"> </w:t>
      </w:r>
      <w:r w:rsidR="00F5538B">
        <w:rPr>
          <w:rFonts w:ascii="Times New Roman" w:hAnsi="Times New Roman" w:cs="Times New Roman"/>
          <w:sz w:val="24"/>
          <w:szCs w:val="24"/>
        </w:rPr>
        <w:t>mutational signatures as</w:t>
      </w:r>
      <w:r w:rsidR="00B81490" w:rsidRPr="00B81490">
        <w:rPr>
          <w:rFonts w:ascii="Times New Roman" w:hAnsi="Times New Roman" w:cs="Times New Roman"/>
          <w:sz w:val="24"/>
          <w:szCs w:val="24"/>
        </w:rPr>
        <w:t xml:space="preserve"> latent factors that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8201EF">
        <w:rPr>
          <w:rFonts w:ascii="Times New Roman" w:hAnsi="Times New Roman" w:cs="Times New Roman" w:hint="eastAsia"/>
          <w:sz w:val="24"/>
          <w:szCs w:val="24"/>
        </w:rPr>
        <w:instrText> </w:instrText>
      </w:r>
      <w:r w:rsidR="008201EF">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nalysis revealed that this </w:t>
      </w:r>
      <w:r w:rsidR="00905A64">
        <w:rPr>
          <w:rFonts w:ascii="Times New Roman" w:hAnsi="Times New Roman" w:cs="Times New Roman"/>
          <w:sz w:val="24"/>
          <w:szCs w:val="24"/>
        </w:rPr>
        <w:t xml:space="preserve">SBS </w:t>
      </w:r>
      <w:r w:rsidR="009D3010" w:rsidRPr="009D3010">
        <w:rPr>
          <w:rFonts w:ascii="Times New Roman" w:hAnsi="Times New Roman" w:cs="Times New Roman"/>
          <w:sz w:val="24"/>
          <w:szCs w:val="24"/>
        </w:rPr>
        <w:t xml:space="preserve">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 xml:space="preserve">that AA also </w:t>
      </w:r>
      <w:r w:rsidR="00AB1B5D">
        <w:rPr>
          <w:rFonts w:ascii="Times New Roman" w:hAnsi="Times New Roman" w:cs="Times New Roman"/>
          <w:sz w:val="24"/>
          <w:szCs w:val="24"/>
        </w:rPr>
        <w:t xml:space="preserve">generates </w:t>
      </w:r>
      <w:r w:rsidR="00ED73F1">
        <w:rPr>
          <w:rFonts w:ascii="Times New Roman" w:hAnsi="Times New Roman" w:cs="Times New Roman"/>
          <w:sz w:val="24"/>
          <w:szCs w:val="24"/>
        </w:rPr>
        <w:t xml:space="preserve">double-base-substitution (DBS) signatures and, relevant to the current study, </w:t>
      </w:r>
      <w:r w:rsidR="00736F8D">
        <w:rPr>
          <w:rFonts w:ascii="Times New Roman" w:hAnsi="Times New Roman" w:cs="Times New Roman"/>
          <w:sz w:val="24"/>
          <w:szCs w:val="24"/>
        </w:rPr>
        <w:t>small insertion-and-deletion (</w:t>
      </w:r>
      <w:r w:rsidR="00C55781">
        <w:rPr>
          <w:rFonts w:ascii="Times New Roman" w:hAnsi="Times New Roman" w:cs="Times New Roman"/>
          <w:sz w:val="24"/>
          <w:szCs w:val="24"/>
        </w:rPr>
        <w:t>indel</w:t>
      </w:r>
      <w:r w:rsidR="00736F8D">
        <w:rPr>
          <w:rFonts w:ascii="Times New Roman" w:hAnsi="Times New Roman" w:cs="Times New Roman"/>
          <w:sz w:val="24"/>
          <w:szCs w:val="24"/>
        </w:rPr>
        <w:t xml:space="preserve">) </w:t>
      </w:r>
      <w:r w:rsidR="00C55781">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085CF658" w14:textId="14C0F608" w:rsidR="00F57D85" w:rsidRPr="00B8798B" w:rsidRDefault="00CA73E4" w:rsidP="00F57D85">
      <w:pPr>
        <w:spacing w:line="480" w:lineRule="auto"/>
        <w:rPr>
          <w:ins w:id="3" w:author="Steve Rozen, Ph.D." w:date="2025-07-17T19:00:00Z" w16du:dateUtc="2025-07-17T23:00:00Z"/>
          <w:rFonts w:ascii="Times New Roman" w:hAnsi="Times New Roman" w:cs="Times New Roman"/>
          <w:sz w:val="24"/>
          <w:szCs w:val="24"/>
        </w:rPr>
      </w:pPr>
      <w:r w:rsidRPr="00CA73E4">
        <w:rPr>
          <w:rFonts w:ascii="Times New Roman" w:hAnsi="Times New Roman" w:cs="Times New Roman"/>
          <w:sz w:val="24"/>
          <w:szCs w:val="24"/>
        </w:rPr>
        <w:t>While</w:t>
      </w:r>
      <w:r w:rsidR="00F3557F">
        <w:rPr>
          <w:rFonts w:ascii="Times New Roman" w:hAnsi="Times New Roman" w:cs="Times New Roman"/>
          <w:sz w:val="24"/>
          <w:szCs w:val="24"/>
        </w:rPr>
        <w:t xml:space="preserve"> </w:t>
      </w:r>
      <w:r w:rsidRPr="00CA73E4">
        <w:rPr>
          <w:rFonts w:ascii="Times New Roman" w:hAnsi="Times New Roman" w:cs="Times New Roman"/>
          <w:sz w:val="24"/>
          <w:szCs w:val="24"/>
        </w:rPr>
        <w:t>mutational</w:t>
      </w:r>
      <w:r w:rsidR="00185D4D">
        <w:rPr>
          <w:rFonts w:ascii="Times New Roman" w:hAnsi="Times New Roman" w:cs="Times New Roman"/>
          <w:sz w:val="24"/>
          <w:szCs w:val="24"/>
        </w:rPr>
        <w:t>-</w:t>
      </w:r>
      <w:r w:rsidRPr="00CA73E4">
        <w:rPr>
          <w:rFonts w:ascii="Times New Roman" w:hAnsi="Times New Roman" w:cs="Times New Roman"/>
          <w:sz w:val="24"/>
          <w:szCs w:val="24"/>
        </w:rPr>
        <w:t xml:space="preserve">signature research has </w:t>
      </w:r>
      <w:r w:rsidR="00F3557F">
        <w:rPr>
          <w:rFonts w:ascii="Times New Roman" w:hAnsi="Times New Roman" w:cs="Times New Roman"/>
          <w:sz w:val="24"/>
          <w:szCs w:val="24"/>
        </w:rPr>
        <w:t xml:space="preserve">emphasized </w:t>
      </w:r>
      <w:r w:rsidRPr="00CA73E4">
        <w:rPr>
          <w:rFonts w:ascii="Times New Roman" w:hAnsi="Times New Roman" w:cs="Times New Roman"/>
          <w:sz w:val="24"/>
          <w:szCs w:val="24"/>
        </w:rPr>
        <w:t xml:space="preserve">SBSs, indel signatures also yield </w:t>
      </w:r>
      <w:r w:rsidR="00F3557F">
        <w:rPr>
          <w:rFonts w:ascii="Times New Roman" w:hAnsi="Times New Roman" w:cs="Times New Roman"/>
          <w:sz w:val="24"/>
          <w:szCs w:val="24"/>
        </w:rPr>
        <w:t>important</w:t>
      </w:r>
      <w:r w:rsidRPr="00CA73E4">
        <w:rPr>
          <w:rFonts w:ascii="Times New Roman" w:hAnsi="Times New Roman" w:cs="Times New Roman"/>
          <w:sz w:val="24"/>
          <w:szCs w:val="24"/>
        </w:rPr>
        <w:t xml:space="preserve"> insights into mutagenic mechanisms</w:t>
      </w:r>
      <w:r w:rsidR="00F3557F">
        <w:rPr>
          <w:rFonts w:ascii="Times New Roman" w:hAnsi="Times New Roman" w:cs="Times New Roman"/>
          <w:sz w:val="24"/>
          <w:szCs w:val="24"/>
        </w:rPr>
        <w:t>, and</w:t>
      </w:r>
      <w:r w:rsidRPr="00CA73E4">
        <w:rPr>
          <w:rFonts w:ascii="Times New Roman" w:hAnsi="Times New Roman" w:cs="Times New Roman"/>
          <w:sz w:val="24"/>
          <w:szCs w:val="24"/>
        </w:rPr>
        <w:t xml:space="preserve"> </w:t>
      </w:r>
      <w:r w:rsidR="006F083F">
        <w:rPr>
          <w:rFonts w:ascii="Times New Roman" w:hAnsi="Times New Roman" w:cs="Times New Roman"/>
          <w:sz w:val="24"/>
          <w:szCs w:val="24"/>
        </w:rPr>
        <w:t xml:space="preserve">there </w:t>
      </w:r>
      <w:r w:rsidR="00F3557F">
        <w:rPr>
          <w:rFonts w:ascii="Times New Roman" w:hAnsi="Times New Roman" w:cs="Times New Roman"/>
          <w:sz w:val="24"/>
          <w:szCs w:val="24"/>
        </w:rPr>
        <w:t xml:space="preserve">are </w:t>
      </w:r>
      <w:r w:rsidRPr="00CA73E4">
        <w:rPr>
          <w:rFonts w:ascii="Times New Roman" w:hAnsi="Times New Roman" w:cs="Times New Roman"/>
          <w:sz w:val="24"/>
          <w:szCs w:val="24"/>
        </w:rPr>
        <w:t xml:space="preserve">two main </w:t>
      </w:r>
      <w:r w:rsidR="006F083F">
        <w:rPr>
          <w:rFonts w:ascii="Times New Roman" w:hAnsi="Times New Roman" w:cs="Times New Roman"/>
          <w:sz w:val="24"/>
          <w:szCs w:val="24"/>
        </w:rPr>
        <w:t>system</w:t>
      </w:r>
      <w:r w:rsidR="001F495A">
        <w:rPr>
          <w:rFonts w:ascii="Times New Roman" w:hAnsi="Times New Roman" w:cs="Times New Roman"/>
          <w:sz w:val="24"/>
          <w:szCs w:val="24"/>
        </w:rPr>
        <w:t>s</w:t>
      </w:r>
      <w:r w:rsidR="006F083F">
        <w:rPr>
          <w:rFonts w:ascii="Times New Roman" w:hAnsi="Times New Roman" w:cs="Times New Roman"/>
          <w:sz w:val="24"/>
          <w:szCs w:val="24"/>
        </w:rPr>
        <w:t xml:space="preserve"> </w:t>
      </w:r>
      <w:r w:rsidR="003E4D08">
        <w:rPr>
          <w:rFonts w:ascii="Times New Roman" w:hAnsi="Times New Roman" w:cs="Times New Roman"/>
          <w:sz w:val="24"/>
          <w:szCs w:val="24"/>
        </w:rPr>
        <w:t>for classifying</w:t>
      </w:r>
      <w:r w:rsidR="006F083F">
        <w:rPr>
          <w:rFonts w:ascii="Times New Roman" w:hAnsi="Times New Roman" w:cs="Times New Roman"/>
          <w:sz w:val="24"/>
          <w:szCs w:val="24"/>
        </w:rPr>
        <w:t xml:space="preserve"> indel</w:t>
      </w:r>
      <w:r w:rsidR="001F495A">
        <w:rPr>
          <w:rFonts w:ascii="Times New Roman" w:hAnsi="Times New Roman" w:cs="Times New Roman"/>
          <w:sz w:val="24"/>
          <w:szCs w:val="24"/>
        </w:rPr>
        <w:t xml:space="preserve"> mutation</w:t>
      </w:r>
      <w:r w:rsidR="003E4D08">
        <w:rPr>
          <w:rFonts w:ascii="Times New Roman" w:hAnsi="Times New Roman" w:cs="Times New Roman"/>
          <w:sz w:val="24"/>
          <w:szCs w:val="24"/>
        </w:rPr>
        <w:t>s</w:t>
      </w:r>
      <w:r w:rsidR="002F5F56">
        <w:rPr>
          <w:rFonts w:ascii="Times New Roman" w:hAnsi="Times New Roman" w:cs="Times New Roman"/>
          <w:sz w:val="24"/>
          <w:szCs w:val="24"/>
        </w:rPr>
        <w:t>. One, term</w:t>
      </w:r>
      <w:r w:rsidR="00F3557F">
        <w:rPr>
          <w:rFonts w:ascii="Times New Roman" w:hAnsi="Times New Roman" w:cs="Times New Roman"/>
          <w:sz w:val="24"/>
          <w:szCs w:val="24"/>
        </w:rPr>
        <w:t>ed</w:t>
      </w:r>
      <w:r w:rsidR="003E4D08">
        <w:rPr>
          <w:rFonts w:ascii="Times New Roman" w:hAnsi="Times New Roman" w:cs="Times New Roman"/>
          <w:sz w:val="24"/>
          <w:szCs w:val="24"/>
        </w:rPr>
        <w:t xml:space="preserve"> </w:t>
      </w:r>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 xml:space="preserve">here, </w:t>
      </w:r>
      <w:r w:rsidR="002F5F56">
        <w:rPr>
          <w:rFonts w:ascii="Times New Roman" w:hAnsi="Times New Roman" w:cs="Times New Roman"/>
          <w:sz w:val="24"/>
          <w:szCs w:val="24"/>
        </w:rPr>
        <w:t>classifies indels into 83 types</w:t>
      </w:r>
      <w:r w:rsidR="00AF31C2">
        <w:rPr>
          <w:rFonts w:ascii="Times New Roman" w:hAnsi="Times New Roman" w:cs="Times New Roman"/>
          <w:sz w:val="24"/>
          <w:szCs w:val="24"/>
        </w:rPr>
        <w:t xml:space="preserve"> and</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appears</w:t>
      </w:r>
      <w:r w:rsidR="002F5F56">
        <w:rPr>
          <w:rFonts w:ascii="Times New Roman" w:hAnsi="Times New Roman" w:cs="Times New Roman"/>
          <w:sz w:val="24"/>
          <w:szCs w:val="24"/>
        </w:rPr>
        <w:t xml:space="preserve"> in </w:t>
      </w:r>
      <w:r w:rsidR="00CE5A27">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xml:space="preserve">, </w:t>
      </w:r>
      <w:hyperlink r:id="rId16" w:history="1">
        <w:r w:rsidR="00371B72" w:rsidRPr="00E639B6">
          <w:rPr>
            <w:rStyle w:val="Hyperlink"/>
            <w:rFonts w:ascii="Times New Roman" w:hAnsi="Times New Roman" w:cs="Times New Roman"/>
            <w:sz w:val="24"/>
            <w:szCs w:val="24"/>
          </w:rPr>
          <w:t>https://cancer.sanger.ac.uk/signatures/documents/4/PCAWG7_indel_classification_2021_08_31.xlsx</w:t>
        </w:r>
      </w:hyperlink>
      <w:r w:rsidR="00371B72" w:rsidRPr="00E639B6">
        <w:rPr>
          <w:rFonts w:ascii="Times New Roman" w:hAnsi="Times New Roman" w:cs="Times New Roman"/>
          <w:sz w:val="24"/>
          <w:szCs w:val="24"/>
        </w:rPr>
        <w:t xml:space="preserve">, </w:t>
      </w:r>
      <w:r w:rsidR="002F5F56" w:rsidRPr="00E639B6">
        <w:rPr>
          <w:rFonts w:ascii="Times New Roman" w:hAnsi="Times New Roman" w:cs="Times New Roman"/>
          <w:sz w:val="24"/>
          <w:szCs w:val="24"/>
        </w:rPr>
        <w:t>Figure 1</w:t>
      </w:r>
      <w:r w:rsidR="00F3557F" w:rsidRPr="00E639B6">
        <w:rPr>
          <w:rFonts w:ascii="Times New Roman" w:hAnsi="Times New Roman" w:cs="Times New Roman"/>
          <w:sz w:val="24"/>
          <w:szCs w:val="24"/>
        </w:rPr>
        <w:t>A</w:t>
      </w:r>
      <w:r w:rsidR="002F5F56" w:rsidRPr="00E639B6">
        <w:rPr>
          <w:rFonts w:ascii="Times New Roman" w:hAnsi="Times New Roman" w:cs="Times New Roman"/>
          <w:sz w:val="24"/>
          <w:szCs w:val="24"/>
        </w:rPr>
        <w:t>). The other</w:t>
      </w:r>
      <w:r w:rsidR="002F5F56">
        <w:rPr>
          <w:rFonts w:ascii="Times New Roman" w:hAnsi="Times New Roman" w:cs="Times New Roman"/>
          <w:sz w:val="24"/>
          <w:szCs w:val="24"/>
        </w:rPr>
        <w:t>, “</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classifies indels into 89 types</w:t>
      </w:r>
      <w:r w:rsidR="00F3557F">
        <w:rPr>
          <w:rFonts w:ascii="Times New Roman" w:hAnsi="Times New Roman" w:cs="Times New Roman"/>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F3557F">
        <w:rPr>
          <w:rFonts w:ascii="Times New Roman" w:hAnsi="Times New Roman" w:cs="Times New Roman"/>
          <w:sz w:val="24"/>
          <w:szCs w:val="24"/>
        </w:rPr>
        <w:t>B</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ins w:id="4" w:author="Steve Rozen, Ph.D." w:date="2025-07-17T19:00:00Z" w16du:dateUtc="2025-07-17T23:00:00Z">
        <w:r w:rsidR="00F57D85" w:rsidRPr="00B8798B">
          <w:rPr>
            <w:rFonts w:ascii="Times New Roman" w:hAnsi="Times New Roman" w:cs="Times New Roman" w:hint="eastAsia"/>
            <w:sz w:val="24"/>
            <w:szCs w:val="24"/>
          </w:rPr>
          <w:t>.</w:t>
        </w:r>
        <w:r w:rsidR="00F57D85">
          <w:rPr>
            <w:rFonts w:ascii="Times New Roman" w:hAnsi="Times New Roman" w:cs="Times New Roman"/>
            <w:sz w:val="24"/>
            <w:szCs w:val="24"/>
          </w:rPr>
          <w:t xml:space="preserve"> In this paper we have followed the convention of designating Indel83 signature</w:t>
        </w:r>
        <w:r w:rsidR="00F57D85">
          <w:rPr>
            <w:rFonts w:ascii="Times New Roman" w:hAnsi="Times New Roman" w:cs="Times New Roman"/>
            <w:sz w:val="24"/>
            <w:szCs w:val="24"/>
          </w:rPr>
          <w:t>s</w:t>
        </w:r>
        <w:r w:rsidR="00F57D85">
          <w:rPr>
            <w:rFonts w:ascii="Times New Roman" w:hAnsi="Times New Roman" w:cs="Times New Roman"/>
            <w:sz w:val="24"/>
            <w:szCs w:val="24"/>
          </w:rPr>
          <w:t xml:space="preserve"> with the prefix ID</w:t>
        </w:r>
        <w:r w:rsidR="00F57D85">
          <w:rPr>
            <w:rFonts w:ascii="Times New Roman" w:hAnsi="Times New Roman" w:cs="Times New Roman"/>
            <w:sz w:val="24"/>
            <w:szCs w:val="24"/>
          </w:rPr>
          <w:t xml:space="preserve"> (e.g. </w:t>
        </w:r>
      </w:ins>
      <w:ins w:id="5" w:author="Steve Rozen, Ph.D." w:date="2025-07-17T19:01:00Z" w16du:dateUtc="2025-07-17T23:01:00Z">
        <w:r w:rsidR="00F57D85">
          <w:rPr>
            <w:rFonts w:ascii="Times New Roman" w:hAnsi="Times New Roman" w:cs="Times New Roman"/>
            <w:sz w:val="24"/>
            <w:szCs w:val="24"/>
          </w:rPr>
          <w:t>ID23 in Figure 1A)</w:t>
        </w:r>
      </w:ins>
      <w:ins w:id="6" w:author="Steve Rozen, Ph.D." w:date="2025-07-17T19:00:00Z" w16du:dateUtc="2025-07-17T23:00:00Z">
        <w:r w:rsidR="00F57D85">
          <w:rPr>
            <w:rFonts w:ascii="Times New Roman" w:hAnsi="Times New Roman" w:cs="Times New Roman"/>
            <w:sz w:val="24"/>
            <w:szCs w:val="24"/>
          </w:rPr>
          <w:t xml:space="preserve">, and Indel89 signatures with the prefix </w:t>
        </w:r>
        <w:proofErr w:type="spellStart"/>
        <w:r w:rsidR="00F57D85">
          <w:rPr>
            <w:rFonts w:ascii="Times New Roman" w:hAnsi="Times New Roman" w:cs="Times New Roman"/>
            <w:sz w:val="24"/>
            <w:szCs w:val="24"/>
          </w:rPr>
          <w:t>InsDel</w:t>
        </w:r>
      </w:ins>
      <w:proofErr w:type="spellEnd"/>
      <w:ins w:id="7" w:author="Steve Rozen, Ph.D." w:date="2025-07-17T19:01:00Z" w16du:dateUtc="2025-07-17T23:01:00Z">
        <w:r w:rsidR="00F57D85">
          <w:rPr>
            <w:rFonts w:ascii="Times New Roman" w:hAnsi="Times New Roman" w:cs="Times New Roman"/>
            <w:sz w:val="24"/>
            <w:szCs w:val="24"/>
          </w:rPr>
          <w:t xml:space="preserve"> (e.g. InsDel23 in Figure 1B)</w:t>
        </w:r>
      </w:ins>
      <w:ins w:id="8" w:author="Steve Rozen, Ph.D." w:date="2025-07-17T19:00:00Z" w16du:dateUtc="2025-07-17T23:00:00Z">
        <w:r w:rsidR="00F57D85">
          <w:rPr>
            <w:rFonts w:ascii="Times New Roman" w:hAnsi="Times New Roman" w:cs="Times New Roman"/>
            <w:sz w:val="24"/>
            <w:szCs w:val="24"/>
          </w:rPr>
          <w:t>. We have based the numbering of signatures on the number in &lt;ref cosmic&gt;, and when a single Indel83 signature maps to several Indel89 signatures, we distinguish them by single-letter suffixes: for example, ID1 is subdivided into InsDel1a, InsDel1b, InsDel1c, and InsDel1d.</w:t>
        </w:r>
      </w:ins>
    </w:p>
    <w:p w14:paraId="4C1458A5" w14:textId="71634916" w:rsidR="0081479B" w:rsidRDefault="0081479B" w:rsidP="008A1C58">
      <w:pPr>
        <w:spacing w:line="480" w:lineRule="auto"/>
        <w:rPr>
          <w:rFonts w:ascii="Times New Roman" w:hAnsi="Times New Roman" w:cs="Times New Roman"/>
          <w:sz w:val="24"/>
          <w:szCs w:val="24"/>
        </w:rPr>
      </w:pPr>
    </w:p>
    <w:p w14:paraId="020E3478" w14:textId="77777777" w:rsidR="0081479B" w:rsidRDefault="0081479B" w:rsidP="008A1C58">
      <w:pPr>
        <w:spacing w:line="480" w:lineRule="auto"/>
        <w:rPr>
          <w:rFonts w:ascii="Times New Roman" w:hAnsi="Times New Roman" w:cs="Times New Roman"/>
          <w:sz w:val="24"/>
          <w:szCs w:val="24"/>
        </w:rPr>
      </w:pPr>
    </w:p>
    <w:p w14:paraId="39665DE3" w14:textId="7610EAD7" w:rsidR="006F083F" w:rsidRPr="00B93AE4" w:rsidRDefault="006F083F" w:rsidP="008A1C58">
      <w:pPr>
        <w:spacing w:line="480" w:lineRule="auto"/>
        <w:rPr>
          <w:rFonts w:ascii="Times New Roman" w:hAnsi="Times New Roman" w:cs="Times New Roman"/>
          <w:strike/>
          <w:sz w:val="24"/>
          <w:szCs w:val="24"/>
          <w:highlight w:val="yellow"/>
        </w:rPr>
      </w:pPr>
      <w:r w:rsidRPr="00B93AE4">
        <w:rPr>
          <w:rFonts w:ascii="Times New Roman" w:hAnsi="Times New Roman" w:cs="Times New Roman"/>
          <w:strike/>
          <w:sz w:val="24"/>
          <w:szCs w:val="24"/>
          <w:highlight w:val="yellow"/>
        </w:rPr>
        <w:t>Because each system distinguishes mutation types that the other system groups together, i</w:t>
      </w:r>
      <w:r w:rsidR="00E14A15" w:rsidRPr="00B93AE4">
        <w:rPr>
          <w:rFonts w:ascii="Times New Roman" w:hAnsi="Times New Roman" w:cs="Times New Roman"/>
          <w:strike/>
          <w:sz w:val="24"/>
          <w:szCs w:val="24"/>
          <w:highlight w:val="yellow"/>
        </w:rPr>
        <w:t>t is</w:t>
      </w:r>
      <w:r w:rsidRPr="00B93AE4">
        <w:rPr>
          <w:rFonts w:ascii="Times New Roman" w:hAnsi="Times New Roman" w:cs="Times New Roman"/>
          <w:strike/>
          <w:sz w:val="24"/>
          <w:szCs w:val="24"/>
          <w:highlight w:val="yellow"/>
        </w:rPr>
        <w:t xml:space="preserve"> impossible to algorithmically map signatures between the two classifications. </w:t>
      </w:r>
    </w:p>
    <w:p w14:paraId="0A714010" w14:textId="1F5BE8FF" w:rsidR="0081479B" w:rsidRDefault="0081479B" w:rsidP="00B8798B">
      <w:pPr>
        <w:spacing w:line="480" w:lineRule="auto"/>
        <w:rPr>
          <w:rFonts w:ascii="Times New Roman" w:hAnsi="Times New Roman" w:cs="Times New Roman"/>
          <w:sz w:val="24"/>
          <w:szCs w:val="24"/>
          <w:highlight w:val="yellow"/>
        </w:rPr>
      </w:pPr>
      <w:r w:rsidRPr="00B93AE4">
        <w:rPr>
          <w:rFonts w:ascii="Times New Roman" w:hAnsi="Times New Roman" w:cs="Times New Roman"/>
          <w:strike/>
          <w:sz w:val="24"/>
          <w:szCs w:val="24"/>
          <w:highlight w:val="yellow"/>
        </w:rPr>
        <w:t xml:space="preserve">and subdivides some single base substitutions according to </w:t>
      </w:r>
      <w:r w:rsidRPr="00B93AE4">
        <w:rPr>
          <w:rFonts w:ascii="Times New Roman" w:hAnsi="Times New Roman" w:cs="Times New Roman" w:hint="eastAsia"/>
          <w:strike/>
          <w:sz w:val="24"/>
          <w:szCs w:val="24"/>
          <w:highlight w:val="yellow"/>
        </w:rPr>
        <w:t>surrounding</w:t>
      </w:r>
      <w:r w:rsidRPr="00B93AE4">
        <w:rPr>
          <w:rFonts w:ascii="Times New Roman" w:hAnsi="Times New Roman" w:cs="Times New Roman"/>
          <w:strike/>
          <w:sz w:val="24"/>
          <w:szCs w:val="24"/>
          <w:highlight w:val="yellow"/>
        </w:rPr>
        <w:t xml:space="preserve"> sequence context, while at the same time merging some indel types that are distinct in the Indel89 system</w:t>
      </w:r>
    </w:p>
    <w:p w14:paraId="5F9EABD3" w14:textId="77777777" w:rsidR="0081479B" w:rsidRDefault="0081479B" w:rsidP="00B8798B">
      <w:pPr>
        <w:spacing w:line="480" w:lineRule="auto"/>
        <w:rPr>
          <w:rFonts w:ascii="Times New Roman" w:hAnsi="Times New Roman" w:cs="Times New Roman"/>
          <w:sz w:val="24"/>
          <w:szCs w:val="24"/>
          <w:highlight w:val="yellow"/>
        </w:rPr>
      </w:pPr>
    </w:p>
    <w:p w14:paraId="60479F4D" w14:textId="1394E37C" w:rsidR="00B8798B" w:rsidRPr="00B8798B" w:rsidRDefault="00B8798B" w:rsidP="00B8798B">
      <w:pPr>
        <w:spacing w:line="480" w:lineRule="auto"/>
        <w:rPr>
          <w:rFonts w:ascii="Times New Roman" w:hAnsi="Times New Roman" w:cs="Times New Roman"/>
          <w:sz w:val="24"/>
          <w:szCs w:val="24"/>
        </w:rPr>
      </w:pPr>
      <w:r w:rsidRPr="001F495A">
        <w:rPr>
          <w:rFonts w:ascii="Times New Roman" w:hAnsi="Times New Roman" w:cs="Times New Roman"/>
          <w:sz w:val="24"/>
          <w:szCs w:val="24"/>
          <w:highlight w:val="yellow"/>
        </w:rPr>
        <w:lastRenderedPageBreak/>
        <w:t xml:space="preserve">The </w:t>
      </w:r>
      <w:r w:rsidR="00CE5A27" w:rsidRPr="001F495A">
        <w:rPr>
          <w:rFonts w:ascii="Times New Roman" w:hAnsi="Times New Roman" w:cs="Times New Roman" w:hint="eastAsia"/>
          <w:sz w:val="24"/>
          <w:szCs w:val="24"/>
          <w:highlight w:val="yellow"/>
        </w:rPr>
        <w:t>Indel</w:t>
      </w:r>
      <w:r w:rsidRPr="001F495A">
        <w:rPr>
          <w:rFonts w:ascii="Times New Roman" w:hAnsi="Times New Roman" w:cs="Times New Roman"/>
          <w:sz w:val="24"/>
          <w:szCs w:val="24"/>
          <w:highlight w:val="yellow"/>
        </w:rPr>
        <w:t xml:space="preserve">83 </w:t>
      </w:r>
      <w:r w:rsidR="00E639B6">
        <w:rPr>
          <w:rFonts w:ascii="Times New Roman" w:hAnsi="Times New Roman" w:cs="Times New Roman"/>
          <w:sz w:val="24"/>
          <w:szCs w:val="24"/>
        </w:rPr>
        <w:t>system</w:t>
      </w:r>
      <w:r w:rsidRPr="00B8798B">
        <w:rPr>
          <w:rFonts w:ascii="Times New Roman" w:hAnsi="Times New Roman" w:cs="Times New Roman"/>
          <w:sz w:val="24"/>
          <w:szCs w:val="24"/>
        </w:rPr>
        <w:t xml:space="preserve"> primarily categorizes indels based on the number of base pairs inserted or deleted, the identity of the </w:t>
      </w:r>
      <w:ins w:id="9" w:author="Steve Rozen, Ph.D." w:date="2025-07-17T17:34:00Z" w16du:dateUtc="2025-07-17T21:34:00Z">
        <w:r w:rsidR="00B93AE4">
          <w:rPr>
            <w:rFonts w:ascii="Times New Roman" w:hAnsi="Times New Roman" w:cs="Times New Roman"/>
            <w:sz w:val="24"/>
            <w:szCs w:val="24"/>
          </w:rPr>
          <w:t xml:space="preserve">deleted or inserted </w:t>
        </w:r>
      </w:ins>
      <w:r w:rsidRPr="00B8798B">
        <w:rPr>
          <w:rFonts w:ascii="Times New Roman" w:hAnsi="Times New Roman" w:cs="Times New Roman"/>
          <w:sz w:val="24"/>
          <w:szCs w:val="24"/>
        </w:rPr>
        <w:t>base (conventionally shown as pyrimidines, C or T), and the sequence context, including the number of flanking C or T residues</w:t>
      </w:r>
      <w:ins w:id="10" w:author="Steve Rozen, Ph.D." w:date="2025-07-17T17:35:00Z" w16du:dateUtc="2025-07-17T21:35:00Z">
        <w:r w:rsidR="00B93AE4">
          <w:rPr>
            <w:rFonts w:ascii="Times New Roman" w:hAnsi="Times New Roman" w:cs="Times New Roman"/>
            <w:sz w:val="24"/>
            <w:szCs w:val="24"/>
          </w:rPr>
          <w:t xml:space="preserve"> (Figure </w:t>
        </w:r>
      </w:ins>
      <w:ins w:id="11" w:author="Steve Rozen, Ph.D." w:date="2025-07-17T17:37:00Z" w16du:dateUtc="2025-07-17T21:37:00Z">
        <w:r w:rsidR="00B93AE4">
          <w:rPr>
            <w:rFonts w:ascii="Times New Roman" w:hAnsi="Times New Roman" w:cs="Times New Roman"/>
            <w:sz w:val="24"/>
            <w:szCs w:val="24"/>
          </w:rPr>
          <w:t>1</w:t>
        </w:r>
      </w:ins>
      <w:ins w:id="12" w:author="Steve Rozen, Ph.D." w:date="2025-07-17T17:35:00Z" w16du:dateUtc="2025-07-17T21:35:00Z">
        <w:r w:rsidR="00B93AE4">
          <w:rPr>
            <w:rFonts w:ascii="Times New Roman" w:hAnsi="Times New Roman" w:cs="Times New Roman"/>
            <w:sz w:val="24"/>
            <w:szCs w:val="24"/>
          </w:rPr>
          <w:t>A)</w:t>
        </w:r>
      </w:ins>
      <w:r w:rsidRPr="00B8798B">
        <w:rPr>
          <w:rFonts w:ascii="Times New Roman" w:hAnsi="Times New Roman" w:cs="Times New Roman"/>
          <w:sz w:val="24"/>
          <w:szCs w:val="24"/>
        </w:rPr>
        <w:t>. Larger indels are further classified by their occu</w:t>
      </w:r>
      <w:r w:rsidRPr="00B8798B">
        <w:rPr>
          <w:rFonts w:ascii="Times New Roman" w:hAnsi="Times New Roman" w:cs="Times New Roman" w:hint="eastAsia"/>
          <w:sz w:val="24"/>
          <w:szCs w:val="24"/>
        </w:rPr>
        <w:t xml:space="preserve">rrence within repetitive sequences </w:t>
      </w:r>
      <w:ins w:id="13" w:author="Steve Rozen, Ph.D." w:date="2025-07-17T17:39:00Z" w16du:dateUtc="2025-07-17T21:39:00Z">
        <w:r w:rsidR="00B93AE4">
          <w:rPr>
            <w:rFonts w:ascii="Times New Roman" w:hAnsi="Times New Roman" w:cs="Times New Roman"/>
            <w:sz w:val="24"/>
            <w:szCs w:val="24"/>
          </w:rPr>
          <w:t xml:space="preserve">(i.e. microsatellite, simple tandem repeat) </w:t>
        </w:r>
      </w:ins>
      <w:r w:rsidRPr="00B8798B">
        <w:rPr>
          <w:rFonts w:ascii="Times New Roman" w:hAnsi="Times New Roman" w:cs="Times New Roman" w:hint="eastAsia"/>
          <w:sz w:val="24"/>
          <w:szCs w:val="24"/>
        </w:rPr>
        <w:t xml:space="preserve">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w:t>
      </w:r>
      <w:ins w:id="14" w:author="Steve Rozen, Ph.D." w:date="2025-07-17T17:40:00Z" w16du:dateUtc="2025-07-17T21:40:00Z">
        <w:r w:rsidR="00B93AE4">
          <w:rPr>
            <w:rFonts w:ascii="Times New Roman" w:hAnsi="Times New Roman" w:cs="Times New Roman"/>
            <w:sz w:val="24"/>
            <w:szCs w:val="24"/>
          </w:rPr>
          <w:t xml:space="preserve"> in length</w:t>
        </w:r>
      </w:ins>
      <w:r w:rsidRPr="00B8798B">
        <w:rPr>
          <w:rFonts w:ascii="Times New Roman" w:hAnsi="Times New Roman" w:cs="Times New Roman" w:hint="eastAsia"/>
          <w:sz w:val="24"/>
          <w:szCs w:val="24"/>
        </w:rPr>
        <w:t xml:space="preserve"> </w:t>
      </w:r>
      <w:del w:id="15" w:author="Steve Rozen, Ph.D." w:date="2025-07-17T17:40:00Z" w16du:dateUtc="2025-07-17T21:40:00Z">
        <w:r w:rsidRPr="00B8798B" w:rsidDel="00CD0F70">
          <w:rPr>
            <w:rFonts w:ascii="Times New Roman" w:hAnsi="Times New Roman" w:cs="Times New Roman" w:hint="eastAsia"/>
            <w:sz w:val="24"/>
            <w:szCs w:val="24"/>
          </w:rPr>
          <w:delText>in non-</w:delText>
        </w:r>
      </w:del>
      <w:ins w:id="16" w:author="Steve Rozen, Ph.D." w:date="2025-07-17T17:40:00Z" w16du:dateUtc="2025-07-17T21:40:00Z">
        <w:r w:rsidR="00CD0F70">
          <w:rPr>
            <w:rFonts w:ascii="Times New Roman" w:hAnsi="Times New Roman" w:cs="Times New Roman"/>
            <w:sz w:val="24"/>
            <w:szCs w:val="24"/>
          </w:rPr>
          <w:t xml:space="preserve">outside of </w:t>
        </w:r>
      </w:ins>
      <w:r w:rsidRPr="00B8798B">
        <w:rPr>
          <w:rFonts w:ascii="Times New Roman" w:hAnsi="Times New Roman" w:cs="Times New Roman" w:hint="eastAsia"/>
          <w:sz w:val="24"/>
          <w:szCs w:val="24"/>
        </w:rPr>
        <w:t xml:space="preserve">repetitive </w:t>
      </w:r>
      <w:del w:id="17" w:author="Steve Rozen, Ph.D." w:date="2025-07-17T17:40:00Z" w16du:dateUtc="2025-07-17T21:40:00Z">
        <w:r w:rsidRPr="00B8798B" w:rsidDel="00CD0F70">
          <w:rPr>
            <w:rFonts w:ascii="Times New Roman" w:hAnsi="Times New Roman" w:cs="Times New Roman" w:hint="eastAsia"/>
            <w:sz w:val="24"/>
            <w:szCs w:val="24"/>
          </w:rPr>
          <w:delText>regions</w:delText>
        </w:r>
      </w:del>
      <w:ins w:id="18" w:author="Steve Rozen, Ph.D." w:date="2025-07-17T17:40:00Z" w16du:dateUtc="2025-07-17T21:40:00Z">
        <w:r w:rsidR="00CD0F70">
          <w:rPr>
            <w:rFonts w:ascii="Times New Roman" w:hAnsi="Times New Roman" w:cs="Times New Roman"/>
            <w:sz w:val="24"/>
            <w:szCs w:val="24"/>
          </w:rPr>
          <w:t>sequences</w:t>
        </w:r>
      </w:ins>
      <w:r w:rsidRPr="00B8798B">
        <w:rPr>
          <w:rFonts w:ascii="Times New Roman" w:hAnsi="Times New Roman" w:cs="Times New Roman" w:hint="eastAsia"/>
          <w:sz w:val="24"/>
          <w:szCs w:val="24"/>
        </w:rPr>
        <w:t>, by the presence of microhomology</w:t>
      </w:r>
      <w:ins w:id="19" w:author="Steve Rozen, Ph.D." w:date="2025-07-17T17:40:00Z" w16du:dateUtc="2025-07-17T21:40:00Z">
        <w:r w:rsidR="00CD0F70">
          <w:rPr>
            <w:rFonts w:ascii="Times New Roman" w:hAnsi="Times New Roman" w:cs="Times New Roman"/>
            <w:sz w:val="24"/>
            <w:szCs w:val="24"/>
          </w:rPr>
          <w:t xml:space="preserve">. </w:t>
        </w:r>
      </w:ins>
      <w:ins w:id="20" w:author="Steve Rozen, Ph.D." w:date="2025-07-17T17:42:00Z" w16du:dateUtc="2025-07-17T21:42:00Z">
        <w:r w:rsidR="00CD0F70">
          <w:rPr>
            <w:rFonts w:ascii="Times New Roman" w:hAnsi="Times New Roman" w:cs="Times New Roman"/>
            <w:sz w:val="24"/>
            <w:szCs w:val="24"/>
          </w:rPr>
          <w:t>M</w:t>
        </w:r>
      </w:ins>
      <w:ins w:id="21" w:author="Steve Rozen, Ph.D." w:date="2025-07-17T17:40:00Z" w16du:dateUtc="2025-07-17T21:40:00Z">
        <w:r w:rsidR="00CD0F70">
          <w:rPr>
            <w:rFonts w:ascii="Times New Roman" w:hAnsi="Times New Roman" w:cs="Times New Roman"/>
            <w:sz w:val="24"/>
            <w:szCs w:val="24"/>
          </w:rPr>
          <w:t>icrohomology</w:t>
        </w:r>
      </w:ins>
      <w:ins w:id="22" w:author="Steve Rozen, Ph.D." w:date="2025-07-17T17:56:00Z" w16du:dateUtc="2025-07-17T21:56:00Z">
        <w:r w:rsidR="004077CF">
          <w:rPr>
            <w:rFonts w:ascii="Times New Roman" w:hAnsi="Times New Roman" w:cs="Times New Roman"/>
            <w:sz w:val="24"/>
            <w:szCs w:val="24"/>
          </w:rPr>
          <w:t>, which is</w:t>
        </w:r>
      </w:ins>
      <w:del w:id="23" w:author="Steve Rozen, Ph.D." w:date="2025-07-17T17:41:00Z" w16du:dateUtc="2025-07-17T21:41:00Z">
        <w:r w:rsidRPr="00B8798B" w:rsidDel="00CD0F70">
          <w:rPr>
            <w:rFonts w:ascii="Times New Roman" w:hAnsi="Times New Roman" w:cs="Times New Roman" w:hint="eastAsia"/>
            <w:sz w:val="24"/>
            <w:szCs w:val="24"/>
          </w:rPr>
          <w:delText>—</w:delText>
        </w:r>
      </w:del>
      <w:ins w:id="24" w:author="Steve Rozen, Ph.D." w:date="2025-07-17T17:41:00Z" w16du:dateUtc="2025-07-17T21:41:00Z">
        <w:r w:rsidR="00CD0F70">
          <w:rPr>
            <w:rFonts w:ascii="Times New Roman" w:hAnsi="Times New Roman" w:cs="Times New Roman"/>
            <w:sz w:val="24"/>
            <w:szCs w:val="24"/>
          </w:rPr>
          <w:t xml:space="preserve"> </w:t>
        </w:r>
      </w:ins>
      <w:r w:rsidRPr="00B8798B">
        <w:rPr>
          <w:rFonts w:ascii="Times New Roman" w:hAnsi="Times New Roman" w:cs="Times New Roman" w:hint="eastAsia"/>
          <w:sz w:val="24"/>
          <w:szCs w:val="24"/>
        </w:rPr>
        <w:t>a hallmark of non-homologous end-joining repair, particularly in BRCA-deficient tumors. For example, a 3-bp deletion (A</w:t>
      </w:r>
      <w:r w:rsidRPr="00CD0F70">
        <w:rPr>
          <w:rFonts w:ascii="Times New Roman" w:hAnsi="Times New Roman" w:cs="Times New Roman" w:hint="eastAsia"/>
          <w:b/>
          <w:bCs/>
          <w:sz w:val="24"/>
          <w:szCs w:val="24"/>
          <w:rPrChange w:id="25" w:author="Steve Rozen, Ph.D." w:date="2025-07-17T17:41:00Z" w16du:dateUtc="2025-07-17T21:41:00Z">
            <w:rPr>
              <w:rFonts w:ascii="Times New Roman" w:hAnsi="Times New Roman" w:cs="Times New Roman" w:hint="eastAsia"/>
              <w:sz w:val="24"/>
              <w:szCs w:val="24"/>
            </w:rPr>
          </w:rPrChange>
        </w:rPr>
        <w:t>CA</w:t>
      </w:r>
      <w:r w:rsidRPr="00B8798B">
        <w:rPr>
          <w:rFonts w:ascii="Times New Roman" w:hAnsi="Times New Roman" w:cs="Times New Roman" w:hint="eastAsia"/>
          <w:sz w:val="24"/>
          <w:szCs w:val="24"/>
        </w:rPr>
        <w:t>|T</w:t>
      </w:r>
      <w:r w:rsidRPr="00CD0F70">
        <w:rPr>
          <w:rFonts w:ascii="Times New Roman" w:hAnsi="Times New Roman" w:cs="Times New Roman" w:hint="eastAsia"/>
          <w:b/>
          <w:bCs/>
          <w:sz w:val="24"/>
          <w:szCs w:val="24"/>
          <w:rPrChange w:id="26" w:author="Steve Rozen, Ph.D." w:date="2025-07-17T17:41:00Z" w16du:dateUtc="2025-07-17T21:41:00Z">
            <w:rPr>
              <w:rFonts w:ascii="Times New Roman" w:hAnsi="Times New Roman" w:cs="Times New Roman" w:hint="eastAsia"/>
              <w:sz w:val="24"/>
              <w:szCs w:val="24"/>
            </w:rPr>
          </w:rPrChange>
        </w:rPr>
        <w:t>CA</w:t>
      </w:r>
      <w:r w:rsidRPr="00B8798B">
        <w:rPr>
          <w:rFonts w:ascii="Times New Roman" w:hAnsi="Times New Roman" w:cs="Times New Roman" w:hint="eastAsia"/>
          <w:sz w:val="24"/>
          <w:szCs w:val="24"/>
        </w:rPr>
        <w:t xml:space="preserve">|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w:t>
      </w:r>
      <w:r w:rsidRPr="00CD0F70">
        <w:rPr>
          <w:rFonts w:ascii="Times New Roman" w:hAnsi="Times New Roman" w:cs="Times New Roman" w:hint="eastAsia"/>
          <w:b/>
          <w:bCs/>
          <w:sz w:val="24"/>
          <w:szCs w:val="24"/>
          <w:rPrChange w:id="27" w:author="Steve Rozen, Ph.D." w:date="2025-07-17T17:41:00Z" w16du:dateUtc="2025-07-17T21:41:00Z">
            <w:rPr>
              <w:rFonts w:ascii="Times New Roman" w:hAnsi="Times New Roman" w:cs="Times New Roman" w:hint="eastAsia"/>
              <w:sz w:val="24"/>
              <w:szCs w:val="24"/>
            </w:rPr>
          </w:rPrChange>
        </w:rPr>
        <w:t>CA</w:t>
      </w:r>
      <w:r w:rsidRPr="00B8798B">
        <w:rPr>
          <w:rFonts w:ascii="Times New Roman" w:hAnsi="Times New Roman" w:cs="Times New Roman" w:hint="eastAsia"/>
          <w:sz w:val="24"/>
          <w:szCs w:val="24"/>
        </w:rPr>
        <w:t>GG) exhibits a 2-bp microhomology (CA)</w:t>
      </w:r>
      <w:ins w:id="28" w:author="Steve Rozen, Ph.D." w:date="2025-07-17T17:41:00Z" w16du:dateUtc="2025-07-17T21:41:00Z">
        <w:r w:rsidR="00CD0F70">
          <w:rPr>
            <w:rFonts w:ascii="Times New Roman" w:hAnsi="Times New Roman" w:cs="Times New Roman"/>
            <w:sz w:val="24"/>
            <w:szCs w:val="24"/>
          </w:rPr>
          <w:t xml:space="preserve">. </w:t>
        </w:r>
      </w:ins>
      <w:del w:id="29" w:author="Steve Rozen, Ph.D." w:date="2025-07-17T17:42:00Z" w16du:dateUtc="2025-07-17T21:42:00Z">
        <w:r w:rsidRPr="00B8798B" w:rsidDel="00CD0F70">
          <w:rPr>
            <w:rFonts w:ascii="Times New Roman" w:hAnsi="Times New Roman" w:cs="Times New Roman" w:hint="eastAsia"/>
            <w:sz w:val="24"/>
            <w:szCs w:val="24"/>
          </w:rPr>
          <w:delText xml:space="preserve">, </w:delText>
        </w:r>
      </w:del>
      <w:ins w:id="30" w:author="Steve Rozen, Ph.D." w:date="2025-07-17T17:42:00Z" w16du:dateUtc="2025-07-17T21:42:00Z">
        <w:r w:rsidR="00CD0F70">
          <w:rPr>
            <w:rFonts w:ascii="Times New Roman" w:hAnsi="Times New Roman" w:cs="Times New Roman"/>
            <w:sz w:val="24"/>
            <w:szCs w:val="24"/>
          </w:rPr>
          <w:t xml:space="preserve">This </w:t>
        </w:r>
      </w:ins>
      <w:ins w:id="31" w:author="Steve Rozen, Ph.D." w:date="2025-07-17T17:43:00Z" w16du:dateUtc="2025-07-17T21:43:00Z">
        <w:r w:rsidR="00CD0F70">
          <w:rPr>
            <w:rFonts w:ascii="Times New Roman" w:hAnsi="Times New Roman" w:cs="Times New Roman"/>
            <w:sz w:val="24"/>
            <w:szCs w:val="24"/>
          </w:rPr>
          <w:t>kind of microhomology can stem from error-prone non-homologous end</w:t>
        </w:r>
      </w:ins>
      <w:ins w:id="32" w:author="Steve Rozen, Ph.D." w:date="2025-07-17T17:44:00Z" w16du:dateUtc="2025-07-17T21:44:00Z">
        <w:r w:rsidR="00CD0F70">
          <w:rPr>
            <w:rFonts w:ascii="Times New Roman" w:hAnsi="Times New Roman" w:cs="Times New Roman"/>
            <w:sz w:val="24"/>
            <w:szCs w:val="24"/>
          </w:rPr>
          <w:t xml:space="preserve"> joining</w:t>
        </w:r>
      </w:ins>
      <w:ins w:id="33" w:author="Steve Rozen, Ph.D." w:date="2025-07-17T18:28:00Z" w16du:dateUtc="2025-07-17T22:28:00Z">
        <w:r w:rsidR="00FF10D4">
          <w:rPr>
            <w:rFonts w:ascii="Times New Roman" w:hAnsi="Times New Roman" w:cs="Times New Roman"/>
            <w:sz w:val="24"/>
            <w:szCs w:val="24"/>
          </w:rPr>
          <w:t>,</w:t>
        </w:r>
      </w:ins>
      <w:ins w:id="34" w:author="Steve Rozen, Ph.D." w:date="2025-07-17T17:44:00Z" w16du:dateUtc="2025-07-17T21:44:00Z">
        <w:r w:rsidR="00CD0F70">
          <w:rPr>
            <w:rFonts w:ascii="Times New Roman" w:hAnsi="Times New Roman" w:cs="Times New Roman"/>
            <w:sz w:val="24"/>
            <w:szCs w:val="24"/>
          </w:rPr>
          <w:t xml:space="preserve"> </w:t>
        </w:r>
      </w:ins>
      <w:ins w:id="35" w:author="Steve Rozen, Ph.D." w:date="2025-07-17T18:28:00Z" w16du:dateUtc="2025-07-17T22:28:00Z">
        <w:r w:rsidR="00FF10D4">
          <w:rPr>
            <w:rFonts w:ascii="Times New Roman" w:hAnsi="Times New Roman" w:cs="Times New Roman"/>
            <w:sz w:val="24"/>
            <w:szCs w:val="24"/>
          </w:rPr>
          <w:t>which</w:t>
        </w:r>
      </w:ins>
      <w:ins w:id="36" w:author="Steve Rozen, Ph.D." w:date="2025-07-17T17:44:00Z" w16du:dateUtc="2025-07-17T21:44:00Z">
        <w:r w:rsidR="00CD0F70">
          <w:rPr>
            <w:rFonts w:ascii="Times New Roman" w:hAnsi="Times New Roman" w:cs="Times New Roman"/>
            <w:sz w:val="24"/>
            <w:szCs w:val="24"/>
          </w:rPr>
          <w:t xml:space="preserve"> operates when repair by homologous recombination is not available</w:t>
        </w:r>
      </w:ins>
      <w:del w:id="37" w:author="Steve Rozen, Ph.D." w:date="2025-07-17T17:43:00Z" w16du:dateUtc="2025-07-17T21:43:00Z">
        <w:r w:rsidRPr="00B8798B" w:rsidDel="00CD0F70">
          <w:rPr>
            <w:rFonts w:ascii="Times New Roman" w:hAnsi="Times New Roman" w:cs="Times New Roman" w:hint="eastAsia"/>
            <w:sz w:val="24"/>
            <w:szCs w:val="24"/>
          </w:rPr>
          <w:delText>which guides DNA repair via annealing of complementary sequences</w:delText>
        </w:r>
      </w:del>
      <w:del w:id="38" w:author="Steve Rozen, Ph.D." w:date="2025-07-17T19:00:00Z" w16du:dateUtc="2025-07-17T23:00:00Z">
        <w:r w:rsidRPr="00B8798B" w:rsidDel="00F57D85">
          <w:rPr>
            <w:rFonts w:ascii="Times New Roman" w:hAnsi="Times New Roman" w:cs="Times New Roman" w:hint="eastAsia"/>
            <w:sz w:val="24"/>
            <w:szCs w:val="24"/>
          </w:rPr>
          <w:delText>.</w:delText>
        </w:r>
      </w:del>
    </w:p>
    <w:p w14:paraId="3C98B4D1" w14:textId="227BC1F3" w:rsidR="00B8798B" w:rsidRPr="00B8798B" w:rsidRDefault="00B8798B" w:rsidP="00DF2858">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w:t>
      </w:r>
      <w:del w:id="39" w:author="Steve Rozen, Ph.D." w:date="2025-07-17T17:59:00Z" w16du:dateUtc="2025-07-17T21:59:00Z">
        <w:r w:rsidRPr="00B8798B" w:rsidDel="004077CF">
          <w:rPr>
            <w:rFonts w:ascii="Times New Roman" w:hAnsi="Times New Roman" w:cs="Times New Roman"/>
            <w:sz w:val="24"/>
            <w:szCs w:val="24"/>
          </w:rPr>
          <w:delText>a more granular</w:delText>
        </w:r>
      </w:del>
      <w:r w:rsidRPr="00B8798B">
        <w:rPr>
          <w:rFonts w:ascii="Times New Roman" w:hAnsi="Times New Roman" w:cs="Times New Roman"/>
          <w:sz w:val="24"/>
          <w:szCs w:val="24"/>
        </w:rPr>
        <w:t xml:space="preserve"> </w:t>
      </w:r>
      <w:ins w:id="40" w:author="Steve Rozen, Ph.D." w:date="2025-07-17T18:00:00Z" w16du:dateUtc="2025-07-17T22:00:00Z">
        <w:r w:rsidR="004077CF">
          <w:rPr>
            <w:rFonts w:ascii="Times New Roman" w:hAnsi="Times New Roman" w:cs="Times New Roman"/>
            <w:sz w:val="24"/>
            <w:szCs w:val="24"/>
          </w:rPr>
          <w:t xml:space="preserve">different kind of </w:t>
        </w:r>
      </w:ins>
      <w:r w:rsidRPr="00B8798B">
        <w:rPr>
          <w:rFonts w:ascii="Times New Roman" w:hAnsi="Times New Roman" w:cs="Times New Roman"/>
          <w:sz w:val="24"/>
          <w:szCs w:val="24"/>
        </w:rPr>
        <w:t>analysis of the sequence context</w:t>
      </w:r>
      <w:r w:rsidR="00793B7C">
        <w:rPr>
          <w:rFonts w:ascii="Times New Roman" w:hAnsi="Times New Roman" w:cs="Times New Roman"/>
          <w:sz w:val="24"/>
          <w:szCs w:val="24"/>
        </w:rPr>
        <w:t xml:space="preserve"> </w:t>
      </w:r>
      <w:del w:id="41" w:author="Steve Rozen, Ph.D." w:date="2025-07-17T17:59:00Z" w16du:dateUtc="2025-07-17T21:59:00Z">
        <w:r w:rsidR="00793B7C" w:rsidDel="004077CF">
          <w:rPr>
            <w:rFonts w:ascii="Times New Roman" w:hAnsi="Times New Roman" w:cs="Times New Roman"/>
            <w:sz w:val="24"/>
            <w:szCs w:val="24"/>
          </w:rPr>
          <w:delText xml:space="preserve">for </w:delText>
        </w:r>
      </w:del>
      <w:ins w:id="42" w:author="Steve Rozen, Ph.D." w:date="2025-07-17T17:59:00Z" w16du:dateUtc="2025-07-17T21:59:00Z">
        <w:r w:rsidR="004077CF">
          <w:rPr>
            <w:rFonts w:ascii="Times New Roman" w:hAnsi="Times New Roman" w:cs="Times New Roman"/>
            <w:sz w:val="24"/>
            <w:szCs w:val="24"/>
          </w:rPr>
          <w:t xml:space="preserve">in which </w:t>
        </w:r>
      </w:ins>
      <w:ins w:id="43" w:author="Steve Rozen, Ph.D." w:date="2025-07-17T18:00:00Z" w16du:dateUtc="2025-07-17T22:00:00Z">
        <w:r w:rsidR="004077CF">
          <w:rPr>
            <w:rFonts w:ascii="Times New Roman" w:hAnsi="Times New Roman" w:cs="Times New Roman"/>
            <w:sz w:val="24"/>
            <w:szCs w:val="24"/>
          </w:rPr>
          <w:t xml:space="preserve">the </w:t>
        </w:r>
      </w:ins>
      <w:ins w:id="44" w:author="Steve Rozen, Ph.D." w:date="2025-07-17T17:59:00Z" w16du:dateUtc="2025-07-17T21:59:00Z">
        <w:r w:rsidR="004077CF">
          <w:rPr>
            <w:rFonts w:ascii="Times New Roman" w:hAnsi="Times New Roman" w:cs="Times New Roman"/>
            <w:sz w:val="24"/>
            <w:szCs w:val="24"/>
          </w:rPr>
          <w:t xml:space="preserve">deletion </w:t>
        </w:r>
      </w:ins>
      <w:ins w:id="45" w:author="Steve Rozen, Ph.D." w:date="2025-07-17T18:11:00Z" w16du:dateUtc="2025-07-17T22:11:00Z">
        <w:r w:rsidR="0071766F">
          <w:rPr>
            <w:rFonts w:ascii="Times New Roman" w:hAnsi="Times New Roman" w:cs="Times New Roman"/>
            <w:sz w:val="24"/>
            <w:szCs w:val="24"/>
          </w:rPr>
          <w:t xml:space="preserve">or insertion </w:t>
        </w:r>
      </w:ins>
      <w:ins w:id="46" w:author="Steve Rozen, Ph.D." w:date="2025-07-17T17:59:00Z" w16du:dateUtc="2025-07-17T21:59:00Z">
        <w:r w:rsidR="004077CF">
          <w:rPr>
            <w:rFonts w:ascii="Times New Roman" w:hAnsi="Times New Roman" w:cs="Times New Roman"/>
            <w:sz w:val="24"/>
            <w:szCs w:val="24"/>
          </w:rPr>
          <w:t>of a single T or C</w:t>
        </w:r>
      </w:ins>
      <w:ins w:id="47" w:author="Steve Rozen, Ph.D." w:date="2025-07-17T18:00:00Z" w16du:dateUtc="2025-07-17T22:00:00Z">
        <w:r w:rsidR="004077CF">
          <w:rPr>
            <w:rFonts w:ascii="Times New Roman" w:hAnsi="Times New Roman" w:cs="Times New Roman"/>
            <w:sz w:val="24"/>
            <w:szCs w:val="24"/>
          </w:rPr>
          <w:t xml:space="preserve"> occurs</w:t>
        </w:r>
      </w:ins>
      <w:ins w:id="48" w:author="Steve Rozen, Ph.D." w:date="2025-07-17T18:04:00Z" w16du:dateUtc="2025-07-17T22:04:00Z">
        <w:r w:rsidR="004077CF">
          <w:rPr>
            <w:rFonts w:ascii="Times New Roman" w:hAnsi="Times New Roman" w:cs="Times New Roman"/>
            <w:sz w:val="24"/>
            <w:szCs w:val="24"/>
          </w:rPr>
          <w:t xml:space="preserve"> (Figure 1B)</w:t>
        </w:r>
      </w:ins>
      <w:ins w:id="49" w:author="Steve Rozen, Ph.D." w:date="2025-07-17T18:10:00Z" w16du:dateUtc="2025-07-17T22:10:00Z">
        <w:r w:rsidR="0071766F">
          <w:rPr>
            <w:rFonts w:ascii="Times New Roman" w:hAnsi="Times New Roman" w:cs="Times New Roman"/>
            <w:sz w:val="24"/>
            <w:szCs w:val="24"/>
          </w:rPr>
          <w:t xml:space="preserve">. For example, for </w:t>
        </w:r>
      </w:ins>
      <w:ins w:id="50" w:author="Steve Rozen, Ph.D." w:date="2025-07-17T18:11:00Z" w16du:dateUtc="2025-07-17T22:11:00Z">
        <w:r w:rsidR="0071766F">
          <w:rPr>
            <w:rFonts w:ascii="Times New Roman" w:hAnsi="Times New Roman" w:cs="Times New Roman"/>
            <w:sz w:val="24"/>
            <w:szCs w:val="24"/>
          </w:rPr>
          <w:t xml:space="preserve">deletions of a single T, the Indel89 classification </w:t>
        </w:r>
      </w:ins>
      <w:ins w:id="51" w:author="Steve Rozen, Ph.D." w:date="2025-07-17T18:12:00Z" w16du:dateUtc="2025-07-17T22:12:00Z">
        <w:r w:rsidR="0071766F">
          <w:rPr>
            <w:rFonts w:ascii="Times New Roman" w:hAnsi="Times New Roman" w:cs="Times New Roman"/>
            <w:sz w:val="24"/>
            <w:szCs w:val="24"/>
          </w:rPr>
          <w:t>groups together deletions of a single T in isolation along with deletion</w:t>
        </w:r>
      </w:ins>
      <w:ins w:id="52" w:author="Steve Rozen, Ph.D." w:date="2025-07-17T18:28:00Z" w16du:dateUtc="2025-07-17T22:28:00Z">
        <w:r w:rsidR="00725BCF">
          <w:rPr>
            <w:rFonts w:ascii="Times New Roman" w:hAnsi="Times New Roman" w:cs="Times New Roman"/>
            <w:sz w:val="24"/>
            <w:szCs w:val="24"/>
          </w:rPr>
          <w:t>s</w:t>
        </w:r>
      </w:ins>
      <w:ins w:id="53" w:author="Steve Rozen, Ph.D." w:date="2025-07-17T18:12:00Z" w16du:dateUtc="2025-07-17T22:12:00Z">
        <w:r w:rsidR="0071766F">
          <w:rPr>
            <w:rFonts w:ascii="Times New Roman" w:hAnsi="Times New Roman" w:cs="Times New Roman"/>
            <w:sz w:val="24"/>
            <w:szCs w:val="24"/>
          </w:rPr>
          <w:t xml:space="preserve"> of a single T from repeats of 2 to 4 T</w:t>
        </w:r>
      </w:ins>
      <w:ins w:id="54" w:author="Steve Rozen, Ph.D." w:date="2025-07-17T18:15:00Z" w16du:dateUtc="2025-07-17T22:15:00Z">
        <w:r w:rsidR="00D00E08">
          <w:rPr>
            <w:rFonts w:ascii="Times New Roman" w:hAnsi="Times New Roman" w:cs="Times New Roman"/>
            <w:sz w:val="24"/>
            <w:szCs w:val="24"/>
          </w:rPr>
          <w:t>s, a distinction that Indel83 makes (comp</w:t>
        </w:r>
      </w:ins>
      <w:ins w:id="55" w:author="Steve Rozen, Ph.D." w:date="2025-07-17T18:16:00Z" w16du:dateUtc="2025-07-17T22:16:00Z">
        <w:r w:rsidR="00D00E08">
          <w:rPr>
            <w:rFonts w:ascii="Times New Roman" w:hAnsi="Times New Roman" w:cs="Times New Roman"/>
            <w:sz w:val="24"/>
            <w:szCs w:val="24"/>
          </w:rPr>
          <w:t xml:space="preserve">are Figure 1B to Figure 1C). At the same time, however, the Indel89 classification </w:t>
        </w:r>
      </w:ins>
      <w:ins w:id="56" w:author="Steve Rozen, Ph.D." w:date="2025-07-17T18:13:00Z" w16du:dateUtc="2025-07-17T22:13:00Z">
        <w:r w:rsidR="0071766F">
          <w:rPr>
            <w:rFonts w:ascii="Times New Roman" w:hAnsi="Times New Roman" w:cs="Times New Roman"/>
            <w:sz w:val="24"/>
            <w:szCs w:val="24"/>
          </w:rPr>
          <w:t>distinguis</w:t>
        </w:r>
      </w:ins>
      <w:ins w:id="57" w:author="Steve Rozen, Ph.D." w:date="2025-07-17T18:16:00Z" w16du:dateUtc="2025-07-17T22:16:00Z">
        <w:r w:rsidR="00D00E08">
          <w:rPr>
            <w:rFonts w:ascii="Times New Roman" w:hAnsi="Times New Roman" w:cs="Times New Roman"/>
            <w:sz w:val="24"/>
            <w:szCs w:val="24"/>
          </w:rPr>
          <w:t xml:space="preserve">hes </w:t>
        </w:r>
      </w:ins>
      <w:ins w:id="58" w:author="Steve Rozen, Ph.D." w:date="2025-07-17T18:13:00Z" w16du:dateUtc="2025-07-17T22:13:00Z">
        <w:r w:rsidR="0071766F">
          <w:rPr>
            <w:rFonts w:ascii="Times New Roman" w:hAnsi="Times New Roman" w:cs="Times New Roman"/>
            <w:sz w:val="24"/>
            <w:szCs w:val="24"/>
          </w:rPr>
          <w:t>between deletions a T in which the preceding base is A, C, or G</w:t>
        </w:r>
      </w:ins>
      <w:ins w:id="59" w:author="Steve Rozen, Ph.D." w:date="2025-07-17T18:17:00Z" w16du:dateUtc="2025-07-17T22:17:00Z">
        <w:r w:rsidR="00D00E08">
          <w:rPr>
            <w:rFonts w:ascii="Times New Roman" w:hAnsi="Times New Roman" w:cs="Times New Roman"/>
            <w:sz w:val="24"/>
            <w:szCs w:val="24"/>
          </w:rPr>
          <w:t xml:space="preserve"> (</w:t>
        </w:r>
        <w:r w:rsidR="00150D0A">
          <w:rPr>
            <w:rFonts w:ascii="Times New Roman" w:hAnsi="Times New Roman" w:cs="Times New Roman"/>
            <w:sz w:val="24"/>
            <w:szCs w:val="24"/>
          </w:rPr>
          <w:t>for example</w:t>
        </w:r>
      </w:ins>
      <w:ins w:id="60" w:author="Steve Rozen, Ph.D." w:date="2025-07-17T18:22:00Z" w16du:dateUtc="2025-07-17T22:22:00Z">
        <w:r w:rsidR="00150D0A">
          <w:rPr>
            <w:rFonts w:ascii="Times New Roman" w:hAnsi="Times New Roman" w:cs="Times New Roman"/>
            <w:sz w:val="24"/>
            <w:szCs w:val="24"/>
          </w:rPr>
          <w:t>, in signature InsDel</w:t>
        </w:r>
      </w:ins>
      <w:ins w:id="61" w:author="Steve Rozen, Ph.D." w:date="2025-07-17T18:23:00Z" w16du:dateUtc="2025-07-17T22:23:00Z">
        <w:r w:rsidR="00150D0A">
          <w:rPr>
            <w:rFonts w:ascii="Times New Roman" w:hAnsi="Times New Roman" w:cs="Times New Roman"/>
            <w:sz w:val="24"/>
            <w:szCs w:val="24"/>
          </w:rPr>
          <w:t xml:space="preserve">23, </w:t>
        </w:r>
      </w:ins>
      <w:ins w:id="62" w:author="Steve Rozen, Ph.D." w:date="2025-07-17T18:17:00Z" w16du:dateUtc="2025-07-17T22:17:00Z">
        <w:r w:rsidR="00150D0A">
          <w:rPr>
            <w:rFonts w:ascii="Times New Roman" w:hAnsi="Times New Roman" w:cs="Times New Roman"/>
            <w:sz w:val="24"/>
            <w:szCs w:val="24"/>
          </w:rPr>
          <w:t>deletions of ATA&gt;AA or ATTA&gt;ATA and CTA&gt;CA or CTTA&gt;C</w:t>
        </w:r>
      </w:ins>
      <w:ins w:id="63" w:author="Steve Rozen, Ph.D." w:date="2025-07-17T18:18:00Z" w16du:dateUtc="2025-07-17T22:18:00Z">
        <w:r w:rsidR="00150D0A">
          <w:rPr>
            <w:rFonts w:ascii="Times New Roman" w:hAnsi="Times New Roman" w:cs="Times New Roman"/>
            <w:sz w:val="24"/>
            <w:szCs w:val="24"/>
          </w:rPr>
          <w:t>T in Figure 1B)</w:t>
        </w:r>
      </w:ins>
      <w:ins w:id="64" w:author="Steve Rozen, Ph.D." w:date="2025-07-17T18:13:00Z" w16du:dateUtc="2025-07-17T22:13:00Z">
        <w:r w:rsidR="0071766F">
          <w:rPr>
            <w:rFonts w:ascii="Times New Roman" w:hAnsi="Times New Roman" w:cs="Times New Roman"/>
            <w:sz w:val="24"/>
            <w:szCs w:val="24"/>
          </w:rPr>
          <w:t>, d</w:t>
        </w:r>
      </w:ins>
      <w:ins w:id="65" w:author="Steve Rozen, Ph.D." w:date="2025-07-17T18:14:00Z" w16du:dateUtc="2025-07-17T22:14:00Z">
        <w:r w:rsidR="0071766F">
          <w:rPr>
            <w:rFonts w:ascii="Times New Roman" w:hAnsi="Times New Roman" w:cs="Times New Roman"/>
            <w:sz w:val="24"/>
            <w:szCs w:val="24"/>
          </w:rPr>
          <w:t xml:space="preserve">istinctions </w:t>
        </w:r>
      </w:ins>
      <w:ins w:id="66" w:author="Steve Rozen, Ph.D." w:date="2025-07-17T18:18:00Z" w16du:dateUtc="2025-07-17T22:18:00Z">
        <w:r w:rsidR="00150D0A">
          <w:rPr>
            <w:rFonts w:ascii="Times New Roman" w:hAnsi="Times New Roman" w:cs="Times New Roman"/>
            <w:sz w:val="24"/>
            <w:szCs w:val="24"/>
          </w:rPr>
          <w:t>in the identity of the flanking based (in the e</w:t>
        </w:r>
      </w:ins>
      <w:ins w:id="67" w:author="Steve Rozen, Ph.D." w:date="2025-07-17T18:19:00Z" w16du:dateUtc="2025-07-17T22:19:00Z">
        <w:r w:rsidR="00150D0A">
          <w:rPr>
            <w:rFonts w:ascii="Times New Roman" w:hAnsi="Times New Roman" w:cs="Times New Roman"/>
            <w:sz w:val="24"/>
            <w:szCs w:val="24"/>
          </w:rPr>
          <w:t xml:space="preserve">xample, A and C) </w:t>
        </w:r>
      </w:ins>
      <w:ins w:id="68" w:author="Steve Rozen, Ph.D." w:date="2025-07-17T18:14:00Z" w16du:dateUtc="2025-07-17T22:14:00Z">
        <w:r w:rsidR="0071766F">
          <w:rPr>
            <w:rFonts w:ascii="Times New Roman" w:hAnsi="Times New Roman" w:cs="Times New Roman"/>
            <w:sz w:val="24"/>
            <w:szCs w:val="24"/>
          </w:rPr>
          <w:t>that the Indel83 classification does not capture</w:t>
        </w:r>
      </w:ins>
      <w:ins w:id="69" w:author="Steve Rozen, Ph.D." w:date="2025-07-17T18:15:00Z" w16du:dateUtc="2025-07-17T22:15:00Z">
        <w:r w:rsidR="00D00E08">
          <w:rPr>
            <w:rFonts w:ascii="Times New Roman" w:hAnsi="Times New Roman" w:cs="Times New Roman"/>
            <w:sz w:val="24"/>
            <w:szCs w:val="24"/>
          </w:rPr>
          <w:t xml:space="preserve"> </w:t>
        </w:r>
      </w:ins>
      <w:ins w:id="70" w:author="Steve Rozen, Ph.D." w:date="2025-07-17T18:14:00Z" w16du:dateUtc="2025-07-17T22:14:00Z">
        <w:r w:rsidR="0071766F">
          <w:rPr>
            <w:rFonts w:ascii="Times New Roman" w:hAnsi="Times New Roman" w:cs="Times New Roman"/>
            <w:sz w:val="24"/>
            <w:szCs w:val="24"/>
          </w:rPr>
          <w:t xml:space="preserve">. </w:t>
        </w:r>
      </w:ins>
      <w:del w:id="71" w:author="Steve Rozen, Ph.D." w:date="2025-07-17T18:14:00Z" w16du:dateUtc="2025-07-17T22:14:00Z">
        <w:r w:rsidR="00793B7C" w:rsidDel="0071766F">
          <w:rPr>
            <w:rFonts w:ascii="Times New Roman" w:hAnsi="Times New Roman" w:cs="Times New Roman"/>
            <w:sz w:val="24"/>
            <w:szCs w:val="24"/>
          </w:rPr>
          <w:delText xml:space="preserve">some </w:delText>
        </w:r>
        <w:r w:rsidR="00D6391F" w:rsidDel="0071766F">
          <w:rPr>
            <w:rFonts w:ascii="Times New Roman" w:hAnsi="Times New Roman" w:cs="Times New Roman"/>
            <w:sz w:val="24"/>
            <w:szCs w:val="24"/>
          </w:rPr>
          <w:delText>single</w:delText>
        </w:r>
        <w:r w:rsidR="00793B7C" w:rsidDel="0071766F">
          <w:rPr>
            <w:rFonts w:ascii="Times New Roman" w:hAnsi="Times New Roman" w:cs="Times New Roman"/>
            <w:sz w:val="24"/>
            <w:szCs w:val="24"/>
          </w:rPr>
          <w:delText xml:space="preserve">-base-pair indels, which </w:delText>
        </w:r>
        <w:r w:rsidR="00D6391F" w:rsidDel="0071766F">
          <w:rPr>
            <w:rFonts w:ascii="Times New Roman" w:hAnsi="Times New Roman" w:cs="Times New Roman"/>
            <w:sz w:val="24"/>
            <w:szCs w:val="24"/>
          </w:rPr>
          <w:delText>lets it</w:delText>
        </w:r>
        <w:r w:rsidRPr="00B8798B" w:rsidDel="0071766F">
          <w:rPr>
            <w:rFonts w:ascii="Times New Roman" w:hAnsi="Times New Roman" w:cs="Times New Roman"/>
            <w:sz w:val="24"/>
            <w:szCs w:val="24"/>
          </w:rPr>
          <w:delText xml:space="preserve"> resolve 1 bp T insertions and deletions in diverse sequence </w:delText>
        </w:r>
        <w:r w:rsidR="008904C8" w:rsidDel="0071766F">
          <w:rPr>
            <w:rFonts w:ascii="Times New Roman" w:hAnsi="Times New Roman" w:cs="Times New Roman" w:hint="eastAsia"/>
            <w:sz w:val="24"/>
            <w:szCs w:val="24"/>
          </w:rPr>
          <w:delText>contexts</w:delText>
        </w:r>
        <w:r w:rsidRPr="00B8798B" w:rsidDel="0071766F">
          <w:rPr>
            <w:rFonts w:ascii="Times New Roman" w:hAnsi="Times New Roman" w:cs="Times New Roman"/>
            <w:sz w:val="24"/>
            <w:szCs w:val="24"/>
          </w:rPr>
          <w:delText xml:space="preserve">. </w:delText>
        </w:r>
      </w:del>
      <w:ins w:id="72" w:author="Steve Rozen, Ph.D." w:date="2025-07-17T18:19:00Z" w16du:dateUtc="2025-07-17T22:19:00Z">
        <w:r w:rsidR="00150D0A">
          <w:rPr>
            <w:rFonts w:ascii="Times New Roman" w:hAnsi="Times New Roman" w:cs="Times New Roman"/>
            <w:sz w:val="24"/>
            <w:szCs w:val="24"/>
          </w:rPr>
          <w:t>The Indel89 cla</w:t>
        </w:r>
      </w:ins>
      <w:ins w:id="73" w:author="Steve Rozen, Ph.D." w:date="2025-07-17T18:20:00Z" w16du:dateUtc="2025-07-17T22:20:00Z">
        <w:r w:rsidR="00150D0A">
          <w:rPr>
            <w:rFonts w:ascii="Times New Roman" w:hAnsi="Times New Roman" w:cs="Times New Roman"/>
            <w:sz w:val="24"/>
            <w:szCs w:val="24"/>
          </w:rPr>
          <w:t>ssification of longer deletions and insertions is generally less granular than that of the Indel83 classification. &lt;adv</w:t>
        </w:r>
      </w:ins>
      <w:ins w:id="74" w:author="Steve Rozen, Ph.D." w:date="2025-07-17T18:21:00Z" w16du:dateUtc="2025-07-17T22:21:00Z">
        <w:r w:rsidR="00150D0A">
          <w:rPr>
            <w:rFonts w:ascii="Times New Roman" w:hAnsi="Times New Roman" w:cs="Times New Roman"/>
            <w:sz w:val="24"/>
            <w:szCs w:val="24"/>
          </w:rPr>
          <w:t>antages and disadvantages&gt;</w:t>
        </w:r>
      </w:ins>
      <w:ins w:id="75" w:author="Steve Rozen, Ph.D." w:date="2025-07-17T18:22:00Z" w16du:dateUtc="2025-07-17T22:22:00Z">
        <w:r w:rsidR="00150D0A">
          <w:rPr>
            <w:rFonts w:ascii="Times New Roman" w:hAnsi="Times New Roman" w:cs="Times New Roman"/>
            <w:sz w:val="24"/>
            <w:szCs w:val="24"/>
          </w:rPr>
          <w:t>. Return</w:t>
        </w:r>
      </w:ins>
      <w:ins w:id="76" w:author="Steve Rozen, Ph.D." w:date="2025-07-17T18:49:00Z" w16du:dateUtc="2025-07-17T22:49:00Z">
        <w:r w:rsidR="00E34894">
          <w:rPr>
            <w:rFonts w:ascii="Times New Roman" w:hAnsi="Times New Roman" w:cs="Times New Roman"/>
            <w:sz w:val="24"/>
            <w:szCs w:val="24"/>
          </w:rPr>
          <w:t>ing</w:t>
        </w:r>
      </w:ins>
      <w:ins w:id="77" w:author="Steve Rozen, Ph.D." w:date="2025-07-17T18:22:00Z" w16du:dateUtc="2025-07-17T22:22:00Z">
        <w:r w:rsidR="00150D0A">
          <w:rPr>
            <w:rFonts w:ascii="Times New Roman" w:hAnsi="Times New Roman" w:cs="Times New Roman"/>
            <w:sz w:val="24"/>
            <w:szCs w:val="24"/>
          </w:rPr>
          <w:t xml:space="preserve"> to the example</w:t>
        </w:r>
      </w:ins>
      <w:ins w:id="78" w:author="Steve Rozen, Ph.D." w:date="2025-07-17T18:23:00Z" w16du:dateUtc="2025-07-17T22:23:00Z">
        <w:r w:rsidR="00150D0A">
          <w:rPr>
            <w:rFonts w:ascii="Times New Roman" w:hAnsi="Times New Roman" w:cs="Times New Roman"/>
            <w:sz w:val="24"/>
            <w:szCs w:val="24"/>
          </w:rPr>
          <w:t>s</w:t>
        </w:r>
      </w:ins>
      <w:ins w:id="79" w:author="Steve Rozen, Ph.D." w:date="2025-07-17T18:22:00Z" w16du:dateUtc="2025-07-17T22:22:00Z">
        <w:r w:rsidR="00150D0A">
          <w:rPr>
            <w:rFonts w:ascii="Times New Roman" w:hAnsi="Times New Roman" w:cs="Times New Roman"/>
            <w:sz w:val="24"/>
            <w:szCs w:val="24"/>
          </w:rPr>
          <w:t xml:space="preserve"> of single base deletions</w:t>
        </w:r>
      </w:ins>
      <w:ins w:id="80" w:author="Steve Rozen, Ph.D." w:date="2025-07-17T18:23:00Z" w16du:dateUtc="2025-07-17T22:23:00Z">
        <w:r w:rsidR="00150D0A">
          <w:rPr>
            <w:rFonts w:ascii="Times New Roman" w:hAnsi="Times New Roman" w:cs="Times New Roman"/>
            <w:sz w:val="24"/>
            <w:szCs w:val="24"/>
          </w:rPr>
          <w:t xml:space="preserve"> associated </w:t>
        </w:r>
        <w:r w:rsidR="00150D0A">
          <w:rPr>
            <w:rFonts w:ascii="Times New Roman" w:hAnsi="Times New Roman" w:cs="Times New Roman"/>
            <w:sz w:val="24"/>
            <w:szCs w:val="24"/>
          </w:rPr>
          <w:lastRenderedPageBreak/>
          <w:t xml:space="preserve">with </w:t>
        </w:r>
      </w:ins>
      <w:ins w:id="81" w:author="Steve Rozen, Ph.D." w:date="2025-07-17T18:24:00Z" w16du:dateUtc="2025-07-17T22:24:00Z">
        <w:r w:rsidR="00150D0A">
          <w:rPr>
            <w:rFonts w:ascii="Times New Roman" w:hAnsi="Times New Roman" w:cs="Times New Roman"/>
            <w:sz w:val="24"/>
            <w:szCs w:val="24"/>
          </w:rPr>
          <w:t xml:space="preserve">AA, in Indel83 signature ID23 and the corresponding Indel89 signature InsDel23 </w:t>
        </w:r>
      </w:ins>
      <w:del w:id="82" w:author="Steve Rozen, Ph.D." w:date="2025-07-17T18:24:00Z" w16du:dateUtc="2025-07-17T22:24:00Z">
        <w:r w:rsidRPr="00B8798B" w:rsidDel="00150D0A">
          <w:rPr>
            <w:rFonts w:ascii="Times New Roman" w:hAnsi="Times New Roman" w:cs="Times New Roman"/>
            <w:sz w:val="24"/>
            <w:szCs w:val="24"/>
          </w:rPr>
          <w:delText xml:space="preserve">For instance, the </w:delText>
        </w:r>
        <w:r w:rsidR="008904C8" w:rsidDel="00150D0A">
          <w:rPr>
            <w:rFonts w:ascii="Times New Roman" w:hAnsi="Times New Roman" w:cs="Times New Roman" w:hint="eastAsia"/>
            <w:sz w:val="24"/>
            <w:szCs w:val="24"/>
          </w:rPr>
          <w:delText>Indel83</w:delText>
        </w:r>
        <w:r w:rsidRPr="00B8798B" w:rsidDel="00150D0A">
          <w:rPr>
            <w:rFonts w:ascii="Times New Roman" w:hAnsi="Times New Roman" w:cs="Times New Roman"/>
            <w:sz w:val="24"/>
            <w:szCs w:val="24"/>
          </w:rPr>
          <w:delText xml:space="preserve"> signature </w:delText>
        </w:r>
      </w:del>
      <w:r w:rsidRPr="00B8798B">
        <w:rPr>
          <w:rFonts w:ascii="Times New Roman" w:hAnsi="Times New Roman" w:cs="Times New Roman"/>
          <w:sz w:val="24"/>
          <w:szCs w:val="24"/>
        </w:rPr>
        <w:t xml:space="preserve">ID23 </w:t>
      </w:r>
      <w:ins w:id="83" w:author="Steve Rozen, Ph.D." w:date="2025-07-17T18:24:00Z" w16du:dateUtc="2025-07-17T22:24:00Z">
        <w:r w:rsidR="00150D0A">
          <w:rPr>
            <w:rFonts w:ascii="Times New Roman" w:hAnsi="Times New Roman" w:cs="Times New Roman"/>
            <w:sz w:val="24"/>
            <w:szCs w:val="24"/>
          </w:rPr>
          <w:t>shows that the most common deletio</w:t>
        </w:r>
      </w:ins>
      <w:ins w:id="84" w:author="Steve Rozen, Ph.D." w:date="2025-07-17T18:25:00Z" w16du:dateUtc="2025-07-17T22:25:00Z">
        <w:r w:rsidR="00150D0A">
          <w:rPr>
            <w:rFonts w:ascii="Times New Roman" w:hAnsi="Times New Roman" w:cs="Times New Roman"/>
            <w:sz w:val="24"/>
            <w:szCs w:val="24"/>
          </w:rPr>
          <w:t>n of a single T occurs as V</w:t>
        </w:r>
      </w:ins>
      <w:ins w:id="85" w:author="Steve Rozen, Ph.D." w:date="2025-07-17T18:26:00Z" w16du:dateUtc="2025-07-17T22:26:00Z">
        <w:r w:rsidR="00150D0A">
          <w:rPr>
            <w:rFonts w:ascii="Times New Roman" w:hAnsi="Times New Roman" w:cs="Times New Roman"/>
            <w:sz w:val="24"/>
            <w:szCs w:val="24"/>
          </w:rPr>
          <w:t>TV</w:t>
        </w:r>
      </w:ins>
      <w:ins w:id="86" w:author="Steve Rozen, Ph.D." w:date="2025-07-17T18:25:00Z" w16du:dateUtc="2025-07-17T22:25:00Z">
        <w:r w:rsidR="00150D0A">
          <w:rPr>
            <w:rFonts w:ascii="Times New Roman" w:hAnsi="Times New Roman" w:cs="Times New Roman"/>
            <w:sz w:val="24"/>
            <w:szCs w:val="24"/>
          </w:rPr>
          <w:t xml:space="preserve"> &gt; </w:t>
        </w:r>
      </w:ins>
      <w:ins w:id="87" w:author="Steve Rozen, Ph.D." w:date="2025-07-17T18:26:00Z" w16du:dateUtc="2025-07-17T22:26:00Z">
        <w:r w:rsidR="00150D0A">
          <w:rPr>
            <w:rFonts w:ascii="Times New Roman" w:hAnsi="Times New Roman" w:cs="Times New Roman"/>
            <w:sz w:val="24"/>
            <w:szCs w:val="24"/>
          </w:rPr>
          <w:t>VV (</w:t>
        </w:r>
      </w:ins>
      <w:ins w:id="88" w:author="Steve Rozen, Ph.D." w:date="2025-07-17T18:25:00Z" w16du:dateUtc="2025-07-17T22:25:00Z">
        <w:r w:rsidR="00150D0A">
          <w:rPr>
            <w:rFonts w:ascii="Times New Roman" w:hAnsi="Times New Roman" w:cs="Times New Roman"/>
            <w:sz w:val="24"/>
            <w:szCs w:val="24"/>
          </w:rPr>
          <w:t xml:space="preserve">where </w:t>
        </w:r>
      </w:ins>
      <w:ins w:id="89" w:author="Steve Rozen, Ph.D." w:date="2025-07-17T18:26:00Z" w16du:dateUtc="2025-07-17T22:26:00Z">
        <w:r w:rsidR="00150D0A">
          <w:rPr>
            <w:rFonts w:ascii="Times New Roman" w:hAnsi="Times New Roman" w:cs="Times New Roman"/>
            <w:sz w:val="24"/>
            <w:szCs w:val="24"/>
          </w:rPr>
          <w:t>V</w:t>
        </w:r>
      </w:ins>
      <w:ins w:id="90" w:author="Steve Rozen, Ph.D." w:date="2025-07-17T18:25:00Z" w16du:dateUtc="2025-07-17T22:25:00Z">
        <w:r w:rsidR="00150D0A">
          <w:rPr>
            <w:rFonts w:ascii="Times New Roman" w:hAnsi="Times New Roman" w:cs="Times New Roman"/>
            <w:sz w:val="24"/>
            <w:szCs w:val="24"/>
          </w:rPr>
          <w:t xml:space="preserve"> indicates any base other than </w:t>
        </w:r>
      </w:ins>
      <w:ins w:id="91" w:author="Steve Rozen, Ph.D." w:date="2025-07-17T18:26:00Z" w16du:dateUtc="2025-07-17T22:26:00Z">
        <w:r w:rsidR="00150D0A">
          <w:rPr>
            <w:rFonts w:ascii="Times New Roman" w:hAnsi="Times New Roman" w:cs="Times New Roman"/>
            <w:sz w:val="24"/>
            <w:szCs w:val="24"/>
          </w:rPr>
          <w:t>V and the two V need not be the same base</w:t>
        </w:r>
      </w:ins>
      <w:ins w:id="92" w:author="Steve Rozen, Ph.D." w:date="2025-07-17T18:25:00Z" w16du:dateUtc="2025-07-17T22:25:00Z">
        <w:r w:rsidR="00150D0A">
          <w:rPr>
            <w:rFonts w:ascii="Times New Roman" w:hAnsi="Times New Roman" w:cs="Times New Roman"/>
            <w:sz w:val="24"/>
            <w:szCs w:val="24"/>
          </w:rPr>
          <w:t>)</w:t>
        </w:r>
      </w:ins>
      <w:ins w:id="93" w:author="Steve Rozen, Ph.D." w:date="2025-07-17T18:26:00Z" w16du:dateUtc="2025-07-17T22:26:00Z">
        <w:r w:rsidR="00150D0A">
          <w:rPr>
            <w:rFonts w:ascii="Times New Roman" w:hAnsi="Times New Roman" w:cs="Times New Roman"/>
            <w:sz w:val="24"/>
            <w:szCs w:val="24"/>
          </w:rPr>
          <w:t>, a distinction that Indel8</w:t>
        </w:r>
      </w:ins>
      <w:ins w:id="94" w:author="Steve Rozen, Ph.D." w:date="2025-07-17T18:27:00Z" w16du:dateUtc="2025-07-17T22:27:00Z">
        <w:r w:rsidR="00150D0A">
          <w:rPr>
            <w:rFonts w:ascii="Times New Roman" w:hAnsi="Times New Roman" w:cs="Times New Roman"/>
            <w:sz w:val="24"/>
            <w:szCs w:val="24"/>
          </w:rPr>
          <w:t>3’s signature In</w:t>
        </w:r>
        <w:r w:rsidR="00DD7D38">
          <w:rPr>
            <w:rFonts w:ascii="Times New Roman" w:hAnsi="Times New Roman" w:cs="Times New Roman"/>
            <w:sz w:val="24"/>
            <w:szCs w:val="24"/>
          </w:rPr>
          <w:t>s</w:t>
        </w:r>
        <w:r w:rsidR="00150D0A">
          <w:rPr>
            <w:rFonts w:ascii="Times New Roman" w:hAnsi="Times New Roman" w:cs="Times New Roman"/>
            <w:sz w:val="24"/>
            <w:szCs w:val="24"/>
          </w:rPr>
          <w:t>Del23 does not capture. But InsDel23</w:t>
        </w:r>
      </w:ins>
      <w:ins w:id="95" w:author="Steve Rozen, Ph.D." w:date="2025-07-17T18:50:00Z" w16du:dateUtc="2025-07-17T22:50:00Z">
        <w:r w:rsidR="000168EF">
          <w:rPr>
            <w:rFonts w:ascii="Times New Roman" w:hAnsi="Times New Roman" w:cs="Times New Roman"/>
            <w:sz w:val="24"/>
            <w:szCs w:val="24"/>
          </w:rPr>
          <w:t xml:space="preserve"> we can see that deletions of </w:t>
        </w:r>
      </w:ins>
      <w:ins w:id="96" w:author="Steve Rozen, Ph.D." w:date="2025-07-17T18:51:00Z" w16du:dateUtc="2025-07-17T22:51:00Z">
        <w:r w:rsidR="000168EF">
          <w:rPr>
            <w:rFonts w:ascii="Times New Roman" w:hAnsi="Times New Roman" w:cs="Times New Roman"/>
            <w:sz w:val="24"/>
            <w:szCs w:val="24"/>
          </w:rPr>
          <w:t xml:space="preserve">T is usually associated with a flanking A, which </w:t>
        </w:r>
      </w:ins>
      <w:ins w:id="97" w:author="Steve Rozen, Ph.D." w:date="2025-07-17T18:52:00Z" w16du:dateUtc="2025-07-17T22:52:00Z">
        <w:r w:rsidR="000168EF">
          <w:rPr>
            <w:rFonts w:ascii="Times New Roman" w:hAnsi="Times New Roman" w:cs="Times New Roman"/>
            <w:sz w:val="24"/>
            <w:szCs w:val="24"/>
          </w:rPr>
          <w:t>one might hypothesize is related to the adenine adducts caused by AA</w:t>
        </w:r>
      </w:ins>
      <w:ins w:id="98" w:author="Steve Rozen, Ph.D." w:date="2025-07-17T18:57:00Z" w16du:dateUtc="2025-07-17T22:57:00Z">
        <w:r w:rsidR="008A1A6E">
          <w:rPr>
            <w:rFonts w:ascii="Times New Roman" w:hAnsi="Times New Roman" w:cs="Times New Roman"/>
            <w:sz w:val="24"/>
            <w:szCs w:val="24"/>
          </w:rPr>
          <w:t xml:space="preserve">, which are also </w:t>
        </w:r>
      </w:ins>
      <w:ins w:id="99" w:author="Steve Rozen, Ph.D." w:date="2025-07-17T18:58:00Z" w16du:dateUtc="2025-07-17T22:58:00Z">
        <w:r w:rsidR="00F57D85">
          <w:rPr>
            <w:rFonts w:ascii="Times New Roman" w:hAnsi="Times New Roman" w:cs="Times New Roman"/>
            <w:sz w:val="24"/>
            <w:szCs w:val="24"/>
          </w:rPr>
          <w:t xml:space="preserve">thought to be </w:t>
        </w:r>
      </w:ins>
      <w:ins w:id="100" w:author="Steve Rozen, Ph.D." w:date="2025-07-17T18:57:00Z" w16du:dateUtc="2025-07-17T22:57:00Z">
        <w:r w:rsidR="008A1A6E">
          <w:rPr>
            <w:rFonts w:ascii="Times New Roman" w:hAnsi="Times New Roman" w:cs="Times New Roman"/>
            <w:sz w:val="24"/>
            <w:szCs w:val="24"/>
          </w:rPr>
          <w:t xml:space="preserve">responsible for the predominance of A&gt;T single base substitutions in SBB22 (Figure 1C) and </w:t>
        </w:r>
      </w:ins>
      <w:ins w:id="101" w:author="Steve Rozen, Ph.D." w:date="2025-07-17T18:58:00Z" w16du:dateUtc="2025-07-17T22:58:00Z">
        <w:r w:rsidR="00F57D85">
          <w:rPr>
            <w:rFonts w:ascii="Times New Roman" w:hAnsi="Times New Roman" w:cs="Times New Roman"/>
            <w:sz w:val="24"/>
            <w:szCs w:val="24"/>
          </w:rPr>
          <w:t>the dinucleotide mutations in</w:t>
        </w:r>
      </w:ins>
      <w:ins w:id="102" w:author="Steve Rozen, Ph.D." w:date="2025-07-17T18:59:00Z" w16du:dateUtc="2025-07-17T22:59:00Z">
        <w:r w:rsidR="00F57D85">
          <w:rPr>
            <w:rFonts w:ascii="Times New Roman" w:hAnsi="Times New Roman" w:cs="Times New Roman"/>
            <w:sz w:val="24"/>
            <w:szCs w:val="24"/>
          </w:rPr>
          <w:t xml:space="preserve">volving A and T in </w:t>
        </w:r>
      </w:ins>
      <w:ins w:id="103" w:author="Steve Rozen, Ph.D." w:date="2025-07-17T18:58:00Z" w16du:dateUtc="2025-07-17T22:58:00Z">
        <w:r w:rsidR="00F57D85">
          <w:rPr>
            <w:rFonts w:ascii="Times New Roman" w:hAnsi="Times New Roman" w:cs="Times New Roman"/>
            <w:sz w:val="24"/>
            <w:szCs w:val="24"/>
          </w:rPr>
          <w:t>DBS20 (Figure 1D).</w:t>
        </w:r>
      </w:ins>
      <w:ins w:id="104" w:author="Steve Rozen, Ph.D." w:date="2025-07-17T18:52:00Z" w16du:dateUtc="2025-07-17T22:52:00Z">
        <w:r w:rsidR="008A1A6E">
          <w:rPr>
            <w:rFonts w:ascii="Times New Roman" w:hAnsi="Times New Roman" w:cs="Times New Roman"/>
            <w:sz w:val="24"/>
            <w:szCs w:val="24"/>
          </w:rPr>
          <w:t xml:space="preserve"> </w:t>
        </w:r>
      </w:ins>
      <w:del w:id="105" w:author="Steve Rozen, Ph.D." w:date="2025-07-17T18:52:00Z" w16du:dateUtc="2025-07-17T22:52:00Z">
        <w:r w:rsidRPr="00B8798B" w:rsidDel="000168EF">
          <w:rPr>
            <w:rFonts w:ascii="Times New Roman" w:hAnsi="Times New Roman" w:cs="Times New Roman"/>
            <w:sz w:val="24"/>
            <w:szCs w:val="24"/>
          </w:rPr>
          <w:delText>reflects the removal of single-base Cs from dinucleotide Cs or single-base Ts from mono- or dinucleotide Ts</w:delText>
        </w:r>
        <w:r w:rsidR="00596DC9" w:rsidDel="000168EF">
          <w:rPr>
            <w:rFonts w:ascii="Times New Roman" w:hAnsi="Times New Roman" w:cs="Times New Roman" w:hint="eastAsia"/>
            <w:sz w:val="24"/>
            <w:szCs w:val="24"/>
          </w:rPr>
          <w:delText xml:space="preserve"> (Figure 1C)</w:delText>
        </w:r>
        <w:r w:rsidRPr="00B8798B" w:rsidDel="000168EF">
          <w:rPr>
            <w:rFonts w:ascii="Times New Roman" w:hAnsi="Times New Roman" w:cs="Times New Roman"/>
            <w:sz w:val="24"/>
            <w:szCs w:val="24"/>
          </w:rPr>
          <w:delText>. In contrast, the I</w:delText>
        </w:r>
        <w:r w:rsidR="008904C8" w:rsidDel="000168EF">
          <w:rPr>
            <w:rFonts w:ascii="Times New Roman" w:hAnsi="Times New Roman" w:cs="Times New Roman" w:hint="eastAsia"/>
            <w:sz w:val="24"/>
            <w:szCs w:val="24"/>
          </w:rPr>
          <w:delText>ndel</w:delText>
        </w:r>
        <w:r w:rsidRPr="00B8798B" w:rsidDel="000168EF">
          <w:rPr>
            <w:rFonts w:ascii="Times New Roman" w:hAnsi="Times New Roman" w:cs="Times New Roman"/>
            <w:sz w:val="24"/>
            <w:szCs w:val="24"/>
          </w:rPr>
          <w:delText xml:space="preserve">89 signature InsDel23 </w:delText>
        </w:r>
        <w:r w:rsidR="00620F7A" w:rsidDel="000168EF">
          <w:rPr>
            <w:rFonts w:ascii="Times New Roman" w:hAnsi="Times New Roman" w:cs="Times New Roman" w:hint="eastAsia"/>
            <w:sz w:val="24"/>
            <w:szCs w:val="24"/>
          </w:rPr>
          <w:delText>(</w:delText>
        </w:r>
        <w:r w:rsidR="00FF449A" w:rsidDel="000168EF">
          <w:rPr>
            <w:rFonts w:ascii="Times New Roman" w:hAnsi="Times New Roman" w:cs="Times New Roman" w:hint="eastAsia"/>
            <w:sz w:val="24"/>
            <w:szCs w:val="24"/>
          </w:rPr>
          <w:delText xml:space="preserve">identified in this study) </w:delText>
        </w:r>
        <w:r w:rsidRPr="00B8798B" w:rsidDel="000168EF">
          <w:rPr>
            <w:rFonts w:ascii="Times New Roman" w:hAnsi="Times New Roman" w:cs="Times New Roman"/>
            <w:sz w:val="24"/>
            <w:szCs w:val="24"/>
          </w:rPr>
          <w:delText>predominantly characterizes the removal of 1 bp C from CCA ([C2]A) and 1 bp T from AXA, CXA, and GXA contexts, where X represents poly-T tracts of varying lengths (1–4 bp)</w:delText>
        </w:r>
        <w:r w:rsidR="00894B62" w:rsidDel="000168EF">
          <w:rPr>
            <w:rFonts w:ascii="Times New Roman" w:hAnsi="Times New Roman" w:cs="Times New Roman" w:hint="eastAsia"/>
            <w:sz w:val="24"/>
            <w:szCs w:val="24"/>
          </w:rPr>
          <w:delText xml:space="preserve"> (Figure 1D)</w:delText>
        </w:r>
        <w:r w:rsidRPr="00B8798B" w:rsidDel="000168EF">
          <w:rPr>
            <w:rFonts w:ascii="Times New Roman" w:hAnsi="Times New Roman" w:cs="Times New Roman"/>
            <w:sz w:val="24"/>
            <w:szCs w:val="24"/>
          </w:rPr>
          <w:delText>.</w:delText>
        </w:r>
      </w:del>
      <w:r w:rsidRPr="00B8798B">
        <w:rPr>
          <w:rFonts w:ascii="Times New Roman" w:hAnsi="Times New Roman" w:cs="Times New Roman"/>
          <w:sz w:val="24"/>
          <w:szCs w:val="24"/>
        </w:rPr>
        <w:t xml:space="preserve">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Pr="00B8798B">
        <w:rPr>
          <w:rFonts w:ascii="Times New Roman" w:hAnsi="Times New Roman" w:cs="Times New Roman"/>
          <w:sz w:val="24"/>
          <w:szCs w:val="24"/>
        </w:rPr>
        <w:t xml:space="preserve"> signatures.</w:t>
      </w:r>
    </w:p>
    <w:p w14:paraId="2229B932" w14:textId="4B41E4C6"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 xml:space="preserve">89 mutational signatures. A </w:t>
      </w:r>
      <w:r w:rsidRPr="008D60CC">
        <w:rPr>
          <w:rFonts w:ascii="Times New Roman" w:hAnsi="Times New Roman" w:cs="Times New Roman"/>
          <w:sz w:val="24"/>
          <w:szCs w:val="24"/>
        </w:rPr>
        <w:lastRenderedPageBreak/>
        <w:t xml:space="preserve">signature was considered novel if it was not similar to any known </w:t>
      </w:r>
      <w:r w:rsidR="003A4A88">
        <w:rPr>
          <w:rFonts w:ascii="Times New Roman" w:hAnsi="Times New Roman" w:cs="Times New Roman" w:hint="eastAsia"/>
          <w:sz w:val="24"/>
          <w:szCs w:val="24"/>
        </w:rPr>
        <w:t>Indel</w:t>
      </w:r>
      <w:r w:rsidRPr="008D60CC">
        <w:rPr>
          <w:rFonts w:ascii="Times New Roman" w:hAnsi="Times New Roman" w:cs="Times New Roman"/>
          <w:sz w:val="24"/>
          <w:szCs w:val="24"/>
        </w:rPr>
        <w:t xml:space="preserve">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w:t>
      </w:r>
      <w:r w:rsidR="00573DD4">
        <w:rPr>
          <w:rFonts w:ascii="Times New Roman" w:hAnsi="Times New Roman" w:cs="Times New Roman"/>
          <w:sz w:val="24"/>
          <w:szCs w:val="24"/>
        </w:rPr>
        <w:t xml:space="preserve"> in a cells with deficient </w:t>
      </w:r>
      <w:r w:rsidR="00EB4AAF" w:rsidRPr="00EB4AAF">
        <w:rPr>
          <w:rFonts w:ascii="Times New Roman" w:hAnsi="Times New Roman" w:cs="Times New Roman"/>
          <w:sz w:val="24"/>
          <w:szCs w:val="24"/>
        </w:rPr>
        <w:t xml:space="preserve"> </w:t>
      </w:r>
      <w:r w:rsidR="00573DD4" w:rsidRPr="00573DD4">
        <w:rPr>
          <w:rFonts w:ascii="Times New Roman" w:hAnsi="Times New Roman" w:cs="Times New Roman"/>
          <w:sz w:val="24"/>
          <w:szCs w:val="24"/>
        </w:rPr>
        <w:t xml:space="preserve">ribonucleotide excision repair </w:t>
      </w:r>
      <w:r w:rsidR="00573DD4">
        <w:rPr>
          <w:rFonts w:ascii="Times New Roman" w:hAnsi="Times New Roman" w:cs="Times New Roman"/>
          <w:sz w:val="24"/>
          <w:szCs w:val="24"/>
        </w:rPr>
        <w:t>showed that transcription-associated mutagenesis by topoisomerase 1 at sites of ribonucleotides incorporated in genomic DNA</w:t>
      </w:r>
      <w:r w:rsidR="00573DD4" w:rsidRPr="00EB4AAF">
        <w:rPr>
          <w:rFonts w:ascii="Times New Roman" w:hAnsi="Times New Roman" w:cs="Times New Roman"/>
          <w:sz w:val="24"/>
          <w:szCs w:val="24"/>
        </w:rPr>
        <w:t xml:space="preserve"> </w:t>
      </w:r>
      <w:r w:rsidR="00573DD4">
        <w:rPr>
          <w:rFonts w:ascii="Times New Roman" w:hAnsi="Times New Roman" w:cs="Times New Roman"/>
          <w:sz w:val="24"/>
          <w:szCs w:val="24"/>
        </w:rPr>
        <w:t>generates previously unreported</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i</w:t>
      </w:r>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w:t>
      </w:r>
      <w:r w:rsidR="00573DD4">
        <w:rPr>
          <w:rFonts w:ascii="Times New Roman" w:hAnsi="Times New Roman" w:cs="Times New Roman"/>
          <w:sz w:val="24"/>
          <w:szCs w:val="24"/>
        </w:rPr>
        <w:t>s</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 xml:space="preserve">that we </w:t>
      </w:r>
      <w:r w:rsidR="00EB4AAF" w:rsidRPr="00EB4AAF">
        <w:rPr>
          <w:rFonts w:ascii="Times New Roman" w:hAnsi="Times New Roman" w:cs="Times New Roman"/>
          <w:sz w:val="24"/>
          <w:szCs w:val="24"/>
        </w:rPr>
        <w:t xml:space="preserve">identified </w:t>
      </w:r>
      <w:r w:rsidR="00573DD4">
        <w:rPr>
          <w:rFonts w:ascii="Times New Roman" w:hAnsi="Times New Roman" w:cs="Times New Roman"/>
          <w:sz w:val="24"/>
          <w:szCs w:val="24"/>
        </w:rPr>
        <w:t>independently in both indel classification systems</w:t>
      </w:r>
      <w:r w:rsidR="00573DD4" w:rsidRPr="00EB4AAF">
        <w:rPr>
          <w:rFonts w:ascii="Times New Roman" w:hAnsi="Times New Roman" w:cs="Times New Roman"/>
          <w:sz w:val="24"/>
          <w:szCs w:val="24"/>
        </w:rPr>
        <w:t xml:space="preserve"> </w:t>
      </w:r>
      <w:r w:rsidR="008201EF">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MFFBVSS7","properties":{"formattedCitation":"(Cho et al. 2013; Takahashi et al. 2011; Lippert et al. 2011)","plainCitation":"(Cho et al. 2013; Takahashi et al. 2011; Lippert et al. 2011)","noteIndex":0},"citationItems":[{"id":923,"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924,"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ons, which depend only on the le</w:instrText>
      </w:r>
      <w:r w:rsidR="008201EF">
        <w:rPr>
          <w:rFonts w:ascii="Times New Roman" w:hAnsi="Times New Roman" w:cs="Times New Roman" w:hint="eastAsia"/>
          <w:sz w:val="24"/>
          <w:szCs w:val="24"/>
        </w:rPr>
        <w:instrText>vel of transcription. This mutation type, characteristic of TAM, is sequence dependent, occurring prefentially at di- and trinucleotides repeats, notably at two mutational hotspots encompassing the same 5</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ACATAT-3</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 xml:space="preserve"> sequence. To explore the mechanisms und</w:instrText>
      </w:r>
      <w:r w:rsidR="008201EF">
        <w:rPr>
          <w:rFonts w:ascii="Times New Roman" w:hAnsi="Times New Roman" w:cs="Times New Roman"/>
          <w:sz w:val="24"/>
          <w:szCs w:val="24"/>
        </w:rPr>
        <w:instrText>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922,"uris":["http://zotero.org/users/14858941/items/LUMLXEKM"],"itemData":{"id":922,"type":"article-journal","abstract":"High levels of transcription in            Saccharomyces cerevisiae            are associated with increased genetic instability, which has been linked to DNA damage. Here, we describe a            pGAL-CAN1            forward</w:instrText>
      </w:r>
      <w:r w:rsidR="008201EF">
        <w:rPr>
          <w:rFonts w:ascii="Times New Roman" w:hAnsi="Times New Roman" w:cs="Times New Roman" w:hint="eastAsia"/>
          <w:sz w:val="24"/>
          <w:szCs w:val="24"/>
        </w:rPr>
        <w:instrText xml:space="preserve"> mutation assay for studying transcription-associated mutagenesis (TAM) in yeast. In a wild-type background with no alterations in DNA repair capacity, </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50% of forward mutations that arise in the            CAN1            gene under high-transcription co</w:instrText>
      </w:r>
      <w:r w:rsidR="008201EF">
        <w:rPr>
          <w:rFonts w:ascii="Times New Roman" w:hAnsi="Times New Roman" w:cs="Times New Roman"/>
          <w:sz w:val="24"/>
          <w:szCs w:val="24"/>
        </w:rPr>
        <w:instrText xml:space="preserve">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 </w:instrText>
      </w:r>
      <w:r w:rsidR="008201EF">
        <w:rPr>
          <w:rFonts w:ascii="Times New Roman" w:hAnsi="Times New Roman" w:cs="Times New Roman"/>
          <w:sz w:val="24"/>
          <w:szCs w:val="24"/>
        </w:rPr>
        <w:fldChar w:fldCharType="separate"/>
      </w:r>
      <w:r w:rsidR="008201EF" w:rsidRPr="008201EF">
        <w:rPr>
          <w:rFonts w:ascii="Times New Roman" w:hAnsi="Times New Roman" w:cs="Times New Roman"/>
          <w:sz w:val="24"/>
        </w:rPr>
        <w:t>(Cho et al. 2013; Takahashi et al. 2011; Lippert et al. 2011)</w:t>
      </w:r>
      <w:r w:rsidR="008201EF">
        <w:rPr>
          <w:rFonts w:ascii="Times New Roman" w:hAnsi="Times New Roman" w:cs="Times New Roman"/>
          <w:sz w:val="24"/>
          <w:szCs w:val="24"/>
        </w:rPr>
        <w:fldChar w:fldCharType="end"/>
      </w:r>
      <w:r w:rsidR="00EB4AAF" w:rsidRPr="00EB4AAF">
        <w:rPr>
          <w:rFonts w:ascii="Times New Roman" w:hAnsi="Times New Roman" w:cs="Times New Roman"/>
          <w:sz w:val="24"/>
          <w:szCs w:val="24"/>
        </w:rPr>
        <w:t xml:space="preserve"> Additionally, four novel signatures from both </w:t>
      </w:r>
      <w:r w:rsidR="00573DD4">
        <w:rPr>
          <w:rFonts w:ascii="Times New Roman" w:hAnsi="Times New Roman" w:cs="Times New Roman"/>
          <w:sz w:val="24"/>
          <w:szCs w:val="24"/>
        </w:rPr>
        <w:t>indel</w:t>
      </w:r>
      <w:r w:rsidR="00EB4AAF" w:rsidRPr="00EB4AAF">
        <w:rPr>
          <w:rFonts w:ascii="Times New Roman" w:hAnsi="Times New Roman" w:cs="Times New Roman"/>
          <w:sz w:val="24"/>
          <w:szCs w:val="24"/>
        </w:rPr>
        <w:t xml:space="preserve"> </w:t>
      </w:r>
      <w:r w:rsidR="00AF31C2">
        <w:rPr>
          <w:rFonts w:ascii="Times New Roman" w:hAnsi="Times New Roman" w:cs="Times New Roman"/>
          <w:sz w:val="24"/>
          <w:szCs w:val="24"/>
        </w:rPr>
        <w:t>classifications</w:t>
      </w:r>
      <w:r w:rsidR="00573DD4">
        <w:rPr>
          <w:rFonts w:ascii="Times New Roman" w:hAnsi="Times New Roman" w:cs="Times New Roman"/>
          <w:sz w:val="24"/>
          <w:szCs w:val="24"/>
        </w:rPr>
        <w:t xml:space="preserve"> systems</w:t>
      </w:r>
      <w:r w:rsidR="00AF31C2">
        <w:rPr>
          <w:rFonts w:ascii="Times New Roman" w:hAnsi="Times New Roman" w:cs="Times New Roman"/>
          <w:sz w:val="24"/>
          <w:szCs w:val="24"/>
        </w:rPr>
        <w:t xml:space="preserve"> </w:t>
      </w:r>
      <w:r w:rsidR="00573DD4">
        <w:rPr>
          <w:rFonts w:ascii="Times New Roman" w:hAnsi="Times New Roman" w:cs="Times New Roman"/>
          <w:sz w:val="24"/>
          <w:szCs w:val="24"/>
        </w:rPr>
        <w:t>occurred</w:t>
      </w:r>
      <w:r w:rsidR="00EB4AAF" w:rsidRPr="00EB4AAF">
        <w:rPr>
          <w:rFonts w:ascii="Times New Roman" w:hAnsi="Times New Roman" w:cs="Times New Roman"/>
          <w:sz w:val="24"/>
          <w:szCs w:val="24"/>
        </w:rPr>
        <w:t xml:space="preserve">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5CE31568"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w:t>
      </w:r>
      <w:r w:rsidR="008201EF">
        <w:rPr>
          <w:rFonts w:ascii="Times New Roman" w:hAnsi="Times New Roman" w:cs="Times New Roman" w:hint="eastAsia"/>
          <w:sz w:val="24"/>
          <w:szCs w:val="24"/>
        </w:rPr>
        <w:t>Indel</w:t>
      </w:r>
      <w:r w:rsidR="00637985">
        <w:rPr>
          <w:rFonts w:ascii="Times New Roman" w:hAnsi="Times New Roman" w:cs="Times New Roman"/>
          <w:sz w:val="24"/>
          <w:szCs w:val="24"/>
        </w:rPr>
        <w:t xml:space="preserve">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w:t>
      </w:r>
      <w:r w:rsidR="00637985">
        <w:rPr>
          <w:rFonts w:ascii="Times New Roman" w:hAnsi="Times New Roman" w:cs="Times New Roman"/>
          <w:sz w:val="24"/>
          <w:szCs w:val="24"/>
        </w:rPr>
        <w:lastRenderedPageBreak/>
        <w:t>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7228041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rPr>
          <w:rFonts w:ascii="Times New Roman" w:hAnsi="Times New Roman" w:cs="Times New Roman"/>
          <w:sz w:val="24"/>
          <w:szCs w:val="24"/>
        </w:rPr>
        <w:t xml:space="preserve">Mutational catalogs were generated using both the established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3 classification and the more recent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9 taxonomy. </w:t>
      </w:r>
      <w:commentRangeStart w:id="106"/>
      <w:r w:rsidR="00FF03FC" w:rsidRPr="00FF03FC">
        <w:rPr>
          <w:rFonts w:ascii="Times New Roman" w:hAnsi="Times New Roman" w:cs="Times New Roman"/>
          <w:sz w:val="24"/>
          <w:szCs w:val="24"/>
        </w:rPr>
        <w:t xml:space="preserve">Notably, we modified one category from Koh et al.’s original classification, expanding the 1 bp C deletion from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xml:space="preserve">, as we observed 1 bp C deletions from </w:t>
      </w:r>
      <w:proofErr w:type="spellStart"/>
      <w:r w:rsidR="00FF03FC" w:rsidRPr="00FF03FC">
        <w:rPr>
          <w:rFonts w:ascii="Times New Roman" w:hAnsi="Times New Roman" w:cs="Times New Roman"/>
          <w:sz w:val="24"/>
          <w:szCs w:val="24"/>
        </w:rPr>
        <w:t>polyC</w:t>
      </w:r>
      <w:proofErr w:type="spellEnd"/>
      <w:r w:rsidR="00FF03FC" w:rsidRPr="00FF03FC">
        <w:rPr>
          <w:rFonts w:ascii="Times New Roman" w:hAnsi="Times New Roman" w:cs="Times New Roman"/>
          <w:sz w:val="24"/>
          <w:szCs w:val="24"/>
        </w:rPr>
        <w:t xml:space="preserve"> tracts as long as 10–15 bp in 853 samples within our dataset.</w:t>
      </w:r>
      <w:r w:rsidR="002D4A23">
        <w:rPr>
          <w:rFonts w:ascii="Times New Roman" w:hAnsi="Times New Roman" w:cs="Times New Roman" w:hint="eastAsia"/>
          <w:sz w:val="24"/>
          <w:szCs w:val="24"/>
        </w:rPr>
        <w:t xml:space="preserve"> </w:t>
      </w:r>
      <w:commentRangeEnd w:id="106"/>
      <w:r w:rsidR="00FC0DE7">
        <w:rPr>
          <w:rStyle w:val="CommentReference"/>
        </w:rPr>
        <w:commentReference w:id="106"/>
      </w:r>
      <w:r w:rsidRPr="00BF36B6">
        <w:rPr>
          <w:rFonts w:ascii="Times New Roman" w:hAnsi="Times New Roman" w:cs="Times New Roman"/>
          <w:sz w:val="24"/>
          <w:szCs w:val="24"/>
        </w:rPr>
        <w:t>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Highly similar signatures from all extractions were consolidated, and those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001D0C79"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mSigHdp </w:t>
      </w:r>
      <w:r w:rsidR="00E65FD8">
        <w:rPr>
          <w:rFonts w:ascii="Times New Roman" w:hAnsi="Times New Roman" w:cs="Times New Roman" w:hint="eastAsia"/>
          <w:sz w:val="24"/>
          <w:szCs w:val="24"/>
        </w:rPr>
        <w:t>Indel8</w:t>
      </w:r>
      <w:r w:rsidR="00330CA2">
        <w:rPr>
          <w:rFonts w:ascii="Times New Roman" w:hAnsi="Times New Roman" w:cs="Times New Roman" w:hint="eastAsia"/>
          <w:sz w:val="24"/>
          <w:szCs w:val="24"/>
        </w:rPr>
        <w:t xml:space="preserve">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w:t>
      </w:r>
      <w:proofErr w:type="spellStart"/>
      <w:r w:rsidRPr="00BF36B6">
        <w:rPr>
          <w:rFonts w:ascii="Times New Roman" w:hAnsi="Times New Roman" w:cs="Times New Roman"/>
          <w:sz w:val="24"/>
          <w:szCs w:val="24"/>
        </w:rPr>
        <w:t>C_IDx</w:t>
      </w:r>
      <w:proofErr w:type="spellEnd"/>
      <w:r w:rsidRPr="00BF36B6">
        <w:rPr>
          <w:rFonts w:ascii="Times New Roman" w:hAnsi="Times New Roman" w:cs="Times New Roman"/>
          <w:sz w:val="24"/>
          <w:szCs w:val="24"/>
        </w:rPr>
        <w:t xml:space="preserve">," where x corresponds to the COSMIC ID; see Figure 2B and Figure S1), (b) signatures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w:t>
      </w:r>
      <w:proofErr w:type="spellStart"/>
      <w:r w:rsidRPr="00BF36B6">
        <w:rPr>
          <w:rFonts w:ascii="Times New Roman" w:hAnsi="Times New Roman" w:cs="Times New Roman"/>
          <w:sz w:val="24"/>
          <w:szCs w:val="24"/>
        </w:rPr>
        <w:t>H_IDx</w:t>
      </w:r>
      <w:proofErr w:type="spellEnd"/>
      <w:r w:rsidRPr="00BF36B6">
        <w:rPr>
          <w:rFonts w:ascii="Times New Roman" w:hAnsi="Times New Roman" w:cs="Times New Roman"/>
          <w:sz w:val="24"/>
          <w:szCs w:val="24"/>
        </w:rPr>
        <w:t xml:space="preserve">" starting from ID24, as COSMIC v3.4 ends at ID23 (Figure 2C). All </w:t>
      </w:r>
      <w:r w:rsidRPr="00BF36B6">
        <w:rPr>
          <w:rFonts w:ascii="Times New Roman" w:hAnsi="Times New Roman" w:cs="Times New Roman"/>
          <w:sz w:val="24"/>
          <w:szCs w:val="24"/>
        </w:rPr>
        <w:lastRenderedPageBreak/>
        <w:t>novel signatures are supported by at least one sample, reinforcing their biological relevance (Figure S2)</w:t>
      </w:r>
      <w:r w:rsidR="00330CA2">
        <w:rPr>
          <w:rFonts w:ascii="Times New Roman" w:hAnsi="Times New Roman" w:cs="Times New Roman" w:hint="eastAsia"/>
          <w:sz w:val="24"/>
          <w:szCs w:val="24"/>
        </w:rPr>
        <w:t xml:space="preserv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were named according to their corresponding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3 signatures (designated as </w:t>
      </w:r>
      <w:proofErr w:type="spellStart"/>
      <w:r w:rsidR="007A4418" w:rsidRPr="007A4418">
        <w:rPr>
          <w:rFonts w:ascii="Times New Roman" w:hAnsi="Times New Roman" w:cs="Times New Roman"/>
          <w:sz w:val="24"/>
          <w:szCs w:val="24"/>
        </w:rPr>
        <w:t>InsDelx</w:t>
      </w:r>
      <w:proofErr w:type="spellEnd"/>
      <w:r w:rsidR="007A4418" w:rsidRPr="007A4418">
        <w:rPr>
          <w:rFonts w:ascii="Times New Roman" w:hAnsi="Times New Roman" w:cs="Times New Roman"/>
          <w:sz w:val="24"/>
          <w:szCs w:val="24"/>
        </w:rPr>
        <w:t xml:space="preserve"> for matches to </w:t>
      </w:r>
      <w:proofErr w:type="spellStart"/>
      <w:r w:rsidR="007A4418" w:rsidRPr="007A4418">
        <w:rPr>
          <w:rFonts w:ascii="Times New Roman" w:hAnsi="Times New Roman" w:cs="Times New Roman"/>
          <w:sz w:val="24"/>
          <w:szCs w:val="24"/>
        </w:rPr>
        <w:t>C_IDx</w:t>
      </w:r>
      <w:proofErr w:type="spellEnd"/>
      <w:r w:rsidR="007A4418" w:rsidRPr="007A4418">
        <w:rPr>
          <w:rFonts w:ascii="Times New Roman" w:hAnsi="Times New Roman" w:cs="Times New Roman"/>
          <w:sz w:val="24"/>
          <w:szCs w:val="24"/>
        </w:rPr>
        <w:t xml:space="preserve"> or </w:t>
      </w:r>
      <w:proofErr w:type="spellStart"/>
      <w:r w:rsidR="007A4418" w:rsidRPr="007A4418">
        <w:rPr>
          <w:rFonts w:ascii="Times New Roman" w:hAnsi="Times New Roman" w:cs="Times New Roman"/>
          <w:sz w:val="24"/>
          <w:szCs w:val="24"/>
        </w:rPr>
        <w:t>H_IDx</w:t>
      </w:r>
      <w:proofErr w:type="spellEnd"/>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986700" w:rsidRPr="00986700">
        <w:rPr>
          <w:rFonts w:ascii="Times New Roman" w:hAnsi="Times New Roman" w:cs="Times New Roman" w:hint="eastAsia"/>
          <w:sz w:val="24"/>
          <w:szCs w:val="24"/>
          <w:highlight w:val="lightGray"/>
        </w:rPr>
        <w:t xml:space="preserve">Figure </w:t>
      </w:r>
      <w:proofErr w:type="spellStart"/>
      <w:r w:rsidR="00986700" w:rsidRPr="00986700">
        <w:rPr>
          <w:rFonts w:ascii="Times New Roman" w:hAnsi="Times New Roman" w:cs="Times New Roman" w:hint="eastAsia"/>
          <w:sz w:val="24"/>
          <w:szCs w:val="24"/>
          <w:highlight w:val="lightGray"/>
        </w:rPr>
        <w:t>S_vignettes</w:t>
      </w:r>
      <w:proofErr w:type="spellEnd"/>
      <w:r w:rsidR="00986700" w:rsidRPr="00986700">
        <w:rPr>
          <w:rFonts w:ascii="Times New Roman" w:hAnsi="Times New Roman" w:cs="Times New Roman" w:hint="eastAsia"/>
          <w:sz w:val="24"/>
          <w:szCs w:val="24"/>
          <w:highlight w:val="lightGray"/>
        </w:rPr>
        <w:t>?</w:t>
      </w:r>
      <w:r w:rsidR="007A4418" w:rsidRPr="007A4418">
        <w:rPr>
          <w:rFonts w:ascii="Times New Roman" w:hAnsi="Times New Roman" w:cs="Times New Roman"/>
          <w:sz w:val="24"/>
          <w:szCs w:val="24"/>
        </w:rPr>
        <w:t xml:space="preserve">). If multip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mapped to a sing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3 signature, they were named </w:t>
      </w:r>
      <w:proofErr w:type="spellStart"/>
      <w:r w:rsidR="007A4418" w:rsidRPr="007A4418">
        <w:rPr>
          <w:rFonts w:ascii="Times New Roman" w:hAnsi="Times New Roman" w:cs="Times New Roman"/>
          <w:sz w:val="24"/>
          <w:szCs w:val="24"/>
        </w:rPr>
        <w:t>InsDelx_a</w:t>
      </w:r>
      <w:proofErr w:type="spellEnd"/>
      <w:r w:rsidR="007A4418" w:rsidRPr="007A4418">
        <w:rPr>
          <w:rFonts w:ascii="Times New Roman" w:hAnsi="Times New Roman" w:cs="Times New Roman"/>
          <w:sz w:val="24"/>
          <w:szCs w:val="24"/>
        </w:rPr>
        <w:t xml:space="preserve">, </w:t>
      </w:r>
      <w:proofErr w:type="spellStart"/>
      <w:r w:rsidR="007A4418" w:rsidRPr="007A4418">
        <w:rPr>
          <w:rFonts w:ascii="Times New Roman" w:hAnsi="Times New Roman" w:cs="Times New Roman"/>
          <w:sz w:val="24"/>
          <w:szCs w:val="24"/>
        </w:rPr>
        <w:t>InsDelx_b</w:t>
      </w:r>
      <w:proofErr w:type="spellEnd"/>
      <w:r w:rsidR="007A4418" w:rsidRPr="007A4418">
        <w:rPr>
          <w:rFonts w:ascii="Times New Roman" w:hAnsi="Times New Roman" w:cs="Times New Roman"/>
          <w:sz w:val="24"/>
          <w:szCs w:val="24"/>
        </w:rPr>
        <w:t>, and so forth.</w:t>
      </w:r>
      <w:r w:rsidR="0010100B">
        <w:rPr>
          <w:rFonts w:ascii="Times New Roman" w:hAnsi="Times New Roman" w:cs="Times New Roman" w:hint="eastAsia"/>
          <w:sz w:val="24"/>
          <w:szCs w:val="24"/>
        </w:rPr>
        <w:t xml:space="preserve"> </w:t>
      </w:r>
    </w:p>
    <w:p w14:paraId="2AD21783" w14:textId="418ABF9D"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 xml:space="preserve">Our analysis primarily focuses on groups (a) and (c). Overall, we identified 33 distinct </w:t>
      </w:r>
      <w:r w:rsidR="00E65FD8">
        <w:rPr>
          <w:rFonts w:ascii="Times New Roman" w:hAnsi="Times New Roman" w:cs="Times New Roman"/>
          <w:sz w:val="24"/>
          <w:szCs w:val="24"/>
        </w:rPr>
        <w:t>Indel8</w:t>
      </w:r>
      <w:r w:rsidRPr="00763AFA">
        <w:rPr>
          <w:rFonts w:ascii="Times New Roman" w:hAnsi="Times New Roman" w:cs="Times New Roman"/>
          <w:sz w:val="24"/>
          <w:szCs w:val="24"/>
        </w:rPr>
        <w:t xml:space="preserve">3 signatures and 41 </w:t>
      </w:r>
      <w:r w:rsidR="00E65FD8">
        <w:rPr>
          <w:rFonts w:ascii="Times New Roman" w:hAnsi="Times New Roman" w:cs="Times New Roman"/>
          <w:sz w:val="24"/>
          <w:szCs w:val="24"/>
        </w:rPr>
        <w:t>Indel8</w:t>
      </w:r>
      <w:r w:rsidRPr="00763AFA">
        <w:rPr>
          <w:rFonts w:ascii="Times New Roman" w:hAnsi="Times New Roman" w:cs="Times New Roman"/>
          <w:sz w:val="24"/>
          <w:szCs w:val="24"/>
        </w:rPr>
        <w:t>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45EE1F26"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mSigHdp analysis successfully re-identified signatures similar to 18 of the 23 COSMIC (v3.4)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s.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4F184A4B"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are not catalogued in COSMIC, we compared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to the 37 </w:t>
      </w:r>
      <w:proofErr w:type="spellStart"/>
      <w:r w:rsidRPr="00FD1165">
        <w:rPr>
          <w:rFonts w:ascii="Times New Roman" w:hAnsi="Times New Roman" w:cs="Times New Roman"/>
          <w:sz w:val="24"/>
          <w:szCs w:val="24"/>
        </w:rPr>
        <w:t>InD</w:t>
      </w:r>
      <w:proofErr w:type="spellEnd"/>
      <w:r w:rsidRPr="00FD1165">
        <w:rPr>
          <w:rFonts w:ascii="Times New Roman" w:hAnsi="Times New Roman" w:cs="Times New Roman"/>
          <w:sz w:val="24"/>
          <w:szCs w:val="24"/>
        </w:rPr>
        <w:t xml:space="preserve"> signatures reported by Koh et al., 2025. Of these, 21 were recapitulated in our analysis, while 10 were not identified—either due to being artefactual or absent from the PCAWG or HMF datasets. An additional six Koh et al. signatures could be reconstructed using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see Methods and Table S). Beyond the signatures reported by Koh et al., we identified 23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 xml:space="preserve">map to COSMIC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10 correspond to the novel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and one does not align with any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w:t>
      </w:r>
    </w:p>
    <w:p w14:paraId="36D65A6F" w14:textId="52E1B4DD"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lastRenderedPageBreak/>
        <w:t>Notably, there were nuanced differences between some COSMIC signatures and those extracted by mSigHdp, with our mSigHdp-derived signatures often providing more biologically plausible characterizations:</w:t>
      </w:r>
    </w:p>
    <w:p w14:paraId="6607694E" w14:textId="4EEEB6C2"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 xml:space="preserve">Unlike C_ID9 in our extraction, the COSMIC ID9 signature shows a near-absence of the DEL:1:T:5+ motif (Figure S1), despite DEL:1:T:5+ mutations being common in all tumors exhibiting ID9. Biologically, a process removing single thymine base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1–4 bp would likely also operate on longer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tretches. The ID89 classification supports this, as InsDel9 captures 1 bp T deletion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 xml:space="preserve">Koh et </w:t>
      </w:r>
      <w:proofErr w:type="spellStart"/>
      <w:r w:rsidR="00BA2FB9">
        <w:rPr>
          <w:rFonts w:ascii="Times New Roman" w:hAnsi="Times New Roman" w:cs="Times New Roman" w:hint="eastAsia"/>
          <w:sz w:val="24"/>
          <w:szCs w:val="24"/>
        </w:rPr>
        <w:t>al</w:t>
      </w:r>
      <w:r w:rsidR="00BA2FB9">
        <w:rPr>
          <w:rFonts w:ascii="Times New Roman" w:hAnsi="Times New Roman" w:cs="Times New Roman"/>
          <w:sz w:val="24"/>
          <w:szCs w:val="24"/>
        </w:rPr>
        <w:t>’</w:t>
      </w:r>
      <w:r w:rsidR="00BA2FB9">
        <w:rPr>
          <w:rFonts w:ascii="Times New Roman" w:hAnsi="Times New Roman" w:cs="Times New Roman" w:hint="eastAsia"/>
          <w:sz w:val="24"/>
          <w:szCs w:val="24"/>
        </w:rPr>
        <w:t>s</w:t>
      </w:r>
      <w:proofErr w:type="spellEnd"/>
      <w:r w:rsidR="00BA2FB9">
        <w:rPr>
          <w:rFonts w:ascii="Times New Roman" w:hAnsi="Times New Roman" w:cs="Times New Roman" w:hint="eastAsia"/>
          <w:sz w:val="24"/>
          <w:szCs w:val="24"/>
        </w:rPr>
        <w:t xml:space="preserve">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ID89 signatures InsDel5a and InsDel5b show a high prevalence of long </w:t>
      </w:r>
      <w:r w:rsidR="00E50EEF" w:rsidRPr="00E50EEF">
        <w:rPr>
          <w:rFonts w:ascii="Times New Roman" w:hAnsi="Times New Roman" w:cs="Times New Roman"/>
          <w:sz w:val="24"/>
          <w:szCs w:val="24"/>
        </w:rPr>
        <w:lastRenderedPageBreak/>
        <w:t xml:space="preserve">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0D10AF12"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145A8D2D"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 xml:space="preserve">33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 xml:space="preserve">3 and 41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9</w:t>
      </w:r>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E65FD8">
        <w:rPr>
          <w:rFonts w:ascii="Times New Roman" w:hAnsi="Times New Roman" w:cs="Times New Roman" w:hint="eastAsia"/>
          <w:sz w:val="24"/>
          <w:szCs w:val="24"/>
        </w:rPr>
        <w:t>Indel8</w:t>
      </w:r>
      <w:r w:rsidR="00344529">
        <w:rPr>
          <w:rFonts w:ascii="Times New Roman" w:hAnsi="Times New Roman" w:cs="Times New Roman" w:hint="eastAsia"/>
          <w:sz w:val="24"/>
          <w:szCs w:val="24"/>
        </w:rPr>
        <w:t xml:space="preserve">3 </w:t>
      </w:r>
      <w:r w:rsidR="00C17BED">
        <w:rPr>
          <w:rFonts w:ascii="Times New Roman" w:hAnsi="Times New Roman" w:cs="Times New Roman" w:hint="eastAsia"/>
          <w:sz w:val="24"/>
          <w:szCs w:val="24"/>
        </w:rPr>
        <w:t>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68C324EF"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lastRenderedPageBreak/>
        <w:t xml:space="preserve">Consistent with previous reports, C_ID1, C_ID2, C_ID5, and C_ID8 were detected in the majority of cancer types, while C_ID3 was particularly prominent in lung and liver cancers, and C_ID13 was enriched in skin cancers. The novel signatures identified by mSigHdp generally exhibited activity in fewer cancer types compared to established COSMIC signatures, with the exception of H_ID24 and H_ID25, which were prevalent across a wide range of cancers (Figure 3).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 assignments revealed strong concordance with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s when a one-to-one mapping was present. When an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 was represented by multiple </w:t>
      </w:r>
      <w:r w:rsidR="00E65FD8">
        <w:rPr>
          <w:rFonts w:ascii="Times New Roman" w:hAnsi="Times New Roman" w:cs="Times New Roman"/>
          <w:sz w:val="24"/>
          <w:szCs w:val="24"/>
        </w:rPr>
        <w:t>Indel8</w:t>
      </w:r>
      <w:r w:rsidRPr="0096596C">
        <w:rPr>
          <w:rFonts w:ascii="Times New Roman" w:hAnsi="Times New Roman" w:cs="Times New Roman"/>
          <w:sz w:val="24"/>
          <w:szCs w:val="24"/>
        </w:rPr>
        <w:t>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p>
    <w:p w14:paraId="6EBC889B" w14:textId="64DE05CA" w:rsidR="00E07F96" w:rsidRPr="00F577E3"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proofErr w:type="spellStart"/>
      <w:r w:rsidR="00344529">
        <w:rPr>
          <w:rFonts w:ascii="Times New Roman" w:hAnsi="Times New Roman" w:cs="Times New Roman" w:hint="eastAsia"/>
          <w:sz w:val="24"/>
          <w:szCs w:val="24"/>
        </w:rPr>
        <w:t>InDel</w:t>
      </w:r>
      <w:proofErr w:type="spellEnd"/>
      <w:r w:rsidRPr="0096596C">
        <w:rPr>
          <w:rFonts w:ascii="Times New Roman" w:hAnsi="Times New Roman" w:cs="Times New Roman"/>
          <w:sz w:val="24"/>
          <w:szCs w:val="24"/>
        </w:rPr>
        <w:t xml:space="preserve"> signature activities and SBS signature activities from Degasperi et al. in both PCAWG and HMF samples (Table S5). The correlation analysis demonstrated that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s are able to capture distinct mutational processes. </w:t>
      </w:r>
      <w:r w:rsidR="00B741F0">
        <w:rPr>
          <w:rFonts w:ascii="Times New Roman" w:hAnsi="Times New Roman" w:cs="Times New Roman" w:hint="eastAsia"/>
          <w:sz w:val="24"/>
          <w:szCs w:val="24"/>
        </w:rPr>
        <w:t xml:space="preserve">The unsupervised hierarchical clustering </w:t>
      </w:r>
      <w:r w:rsidR="00535A72">
        <w:rPr>
          <w:rFonts w:ascii="Times New Roman" w:hAnsi="Times New Roman" w:cs="Times New Roman" w:hint="eastAsia"/>
          <w:sz w:val="24"/>
          <w:szCs w:val="24"/>
        </w:rPr>
        <w:t xml:space="preserve">(Method) </w:t>
      </w:r>
      <w:r w:rsidR="00B741F0">
        <w:rPr>
          <w:rFonts w:ascii="Times New Roman" w:hAnsi="Times New Roman" w:cs="Times New Roman" w:hint="eastAsia"/>
          <w:sz w:val="24"/>
          <w:szCs w:val="24"/>
        </w:rPr>
        <w:t xml:space="preserve">classified </w:t>
      </w:r>
      <w:r w:rsidR="004C0432">
        <w:rPr>
          <w:rFonts w:ascii="Times New Roman" w:hAnsi="Times New Roman" w:cs="Times New Roman" w:hint="eastAsia"/>
          <w:sz w:val="24"/>
          <w:szCs w:val="24"/>
        </w:rPr>
        <w:t xml:space="preserve">the endogenous processes signatures into several groups: APOBEC (SBS2 and SBS13) with the moderate </w:t>
      </w:r>
      <w:r w:rsidR="004C0432">
        <w:rPr>
          <w:rFonts w:ascii="Times New Roman" w:hAnsi="Times New Roman" w:cs="Times New Roman"/>
          <w:sz w:val="24"/>
          <w:szCs w:val="24"/>
        </w:rPr>
        <w:t>correlation</w:t>
      </w:r>
      <w:r w:rsidR="004C0432">
        <w:rPr>
          <w:rFonts w:ascii="Times New Roman" w:hAnsi="Times New Roman" w:cs="Times New Roman" w:hint="eastAsia"/>
          <w:sz w:val="24"/>
          <w:szCs w:val="24"/>
        </w:rPr>
        <w:t xml:space="preserve"> of </w:t>
      </w:r>
      <w:r w:rsidR="00BB64C7">
        <w:rPr>
          <w:rFonts w:ascii="Times New Roman" w:hAnsi="Times New Roman" w:cs="Times New Roman" w:hint="eastAsia"/>
          <w:sz w:val="24"/>
          <w:szCs w:val="24"/>
        </w:rPr>
        <w:t>InsDel24b</w:t>
      </w:r>
      <w:r w:rsidR="00535A72">
        <w:rPr>
          <w:rFonts w:ascii="Times New Roman" w:hAnsi="Times New Roman" w:cs="Times New Roman" w:hint="eastAsia"/>
          <w:sz w:val="24"/>
          <w:szCs w:val="24"/>
        </w:rPr>
        <w:t xml:space="preserve">; </w:t>
      </w:r>
      <w:proofErr w:type="spellStart"/>
      <w:r w:rsidR="00535A72">
        <w:rPr>
          <w:rFonts w:ascii="Times New Roman" w:hAnsi="Times New Roman" w:cs="Times New Roman" w:hint="eastAsia"/>
          <w:sz w:val="24"/>
          <w:szCs w:val="24"/>
        </w:rPr>
        <w:t>dHR</w:t>
      </w:r>
      <w:proofErr w:type="spellEnd"/>
      <w:r w:rsidR="00535A72">
        <w:rPr>
          <w:rFonts w:ascii="Times New Roman" w:hAnsi="Times New Roman" w:cs="Times New Roman" w:hint="eastAsia"/>
          <w:sz w:val="24"/>
          <w:szCs w:val="24"/>
        </w:rPr>
        <w:t xml:space="preserve">(SBS3 and SBS8) </w:t>
      </w:r>
      <w:r w:rsidR="007D2015">
        <w:rPr>
          <w:rFonts w:ascii="Times New Roman" w:hAnsi="Times New Roman" w:cs="Times New Roman" w:hint="eastAsia"/>
          <w:sz w:val="24"/>
          <w:szCs w:val="24"/>
        </w:rPr>
        <w:t>with the strong correlation with C_ID6, InsDel6</w:t>
      </w:r>
      <w:r w:rsidR="007524E2">
        <w:rPr>
          <w:rFonts w:ascii="Times New Roman" w:hAnsi="Times New Roman" w:cs="Times New Roman" w:hint="eastAsia"/>
          <w:sz w:val="24"/>
          <w:szCs w:val="24"/>
        </w:rPr>
        <w:t xml:space="preserve">; </w:t>
      </w:r>
      <w:r w:rsidR="00982CEB" w:rsidRPr="0096596C">
        <w:rPr>
          <w:rFonts w:ascii="Times New Roman" w:hAnsi="Times New Roman" w:cs="Times New Roman"/>
          <w:sz w:val="24"/>
          <w:szCs w:val="24"/>
        </w:rPr>
        <w:t xml:space="preserve">We also observed strong correlations within a </w:t>
      </w:r>
      <w:proofErr w:type="spellStart"/>
      <w:r w:rsidR="00982CEB" w:rsidRPr="0096596C">
        <w:rPr>
          <w:rFonts w:ascii="Times New Roman" w:hAnsi="Times New Roman" w:cs="Times New Roman"/>
          <w:sz w:val="24"/>
          <w:szCs w:val="24"/>
        </w:rPr>
        <w:t>dMMR</w:t>
      </w:r>
      <w:r w:rsidR="00982CEB">
        <w:rPr>
          <w:rFonts w:ascii="Times New Roman" w:hAnsi="Times New Roman" w:cs="Times New Roman" w:hint="eastAsia"/>
          <w:sz w:val="24"/>
          <w:szCs w:val="24"/>
        </w:rPr>
        <w:t>+</w:t>
      </w:r>
      <w:r w:rsidR="00904D10">
        <w:rPr>
          <w:rFonts w:ascii="Times New Roman" w:hAnsi="Times New Roman" w:cs="Times New Roman" w:hint="eastAsia"/>
          <w:sz w:val="24"/>
          <w:szCs w:val="24"/>
        </w:rPr>
        <w:t>Pol-mut</w:t>
      </w:r>
      <w:proofErr w:type="spellEnd"/>
      <w:r w:rsidR="00904D10">
        <w:rPr>
          <w:rFonts w:ascii="Times New Roman" w:hAnsi="Times New Roman" w:cs="Times New Roman" w:hint="eastAsia"/>
          <w:sz w:val="24"/>
          <w:szCs w:val="24"/>
        </w:rPr>
        <w:t>(mutant Polymerase)</w:t>
      </w:r>
      <w:r w:rsidR="00982CEB" w:rsidRPr="0096596C">
        <w:rPr>
          <w:rFonts w:ascii="Times New Roman" w:hAnsi="Times New Roman" w:cs="Times New Roman"/>
          <w:sz w:val="24"/>
          <w:szCs w:val="24"/>
        </w:rPr>
        <w:t xml:space="preserve"> signature module, specifically between SBS6, SBS26, SBS44 and C_ID2,  InsDel2c, C_ID7,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3, </w:t>
      </w:r>
      <w:r w:rsidR="005E2C5C">
        <w:rPr>
          <w:rFonts w:ascii="Times New Roman" w:hAnsi="Times New Roman" w:cs="Times New Roman" w:hint="eastAsia"/>
          <w:sz w:val="24"/>
          <w:szCs w:val="24"/>
        </w:rPr>
        <w:t xml:space="preserve">InsDel33,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4,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7, and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_ID38</w:t>
      </w:r>
      <w:r w:rsidR="003F6FBF">
        <w:rPr>
          <w:rFonts w:ascii="Times New Roman" w:hAnsi="Times New Roman" w:cs="Times New Roman" w:hint="eastAsia"/>
          <w:sz w:val="24"/>
          <w:szCs w:val="24"/>
        </w:rPr>
        <w:t xml:space="preserve"> (Figure 5A)</w:t>
      </w:r>
      <w:r w:rsidR="00982CEB">
        <w:rPr>
          <w:rFonts w:ascii="Times New Roman" w:hAnsi="Times New Roman" w:cs="Times New Roman" w:hint="eastAsia"/>
          <w:sz w:val="24"/>
          <w:szCs w:val="24"/>
        </w:rPr>
        <w:t xml:space="preserve">. </w:t>
      </w:r>
      <w:r w:rsidR="007524E2">
        <w:rPr>
          <w:rFonts w:ascii="Times New Roman" w:hAnsi="Times New Roman" w:cs="Times New Roman" w:hint="eastAsia"/>
          <w:sz w:val="24"/>
          <w:szCs w:val="24"/>
        </w:rPr>
        <w:t xml:space="preserve"> </w:t>
      </w:r>
      <w:r w:rsidRPr="0096596C">
        <w:rPr>
          <w:rFonts w:ascii="Times New Roman" w:hAnsi="Times New Roman" w:cs="Times New Roman"/>
          <w:sz w:val="24"/>
          <w:szCs w:val="24"/>
        </w:rPr>
        <w:t xml:space="preserve">Notably, InsDel1a exhibited correlation patterns similar to C_ID1, suggesting that it recapitulates C_ID1 in most cases, while InsDel1b </w:t>
      </w:r>
      <w:r w:rsidR="00026972">
        <w:rPr>
          <w:rFonts w:ascii="Times New Roman" w:hAnsi="Times New Roman" w:cs="Times New Roman" w:hint="eastAsia"/>
          <w:sz w:val="24"/>
          <w:szCs w:val="24"/>
        </w:rPr>
        <w:t xml:space="preserve">and </w:t>
      </w:r>
      <w:r w:rsidR="00026972" w:rsidRPr="0096596C">
        <w:rPr>
          <w:rFonts w:ascii="Times New Roman" w:hAnsi="Times New Roman" w:cs="Times New Roman"/>
          <w:sz w:val="24"/>
          <w:szCs w:val="24"/>
        </w:rPr>
        <w:lastRenderedPageBreak/>
        <w:t>InsDel1</w:t>
      </w:r>
      <w:r w:rsidR="00026972">
        <w:rPr>
          <w:rFonts w:ascii="Times New Roman" w:hAnsi="Times New Roman" w:cs="Times New Roman" w:hint="eastAsia"/>
          <w:sz w:val="24"/>
          <w:szCs w:val="24"/>
        </w:rPr>
        <w:t xml:space="preserve">c </w:t>
      </w:r>
      <w:r w:rsidRPr="0096596C">
        <w:rPr>
          <w:rFonts w:ascii="Times New Roman" w:hAnsi="Times New Roman" w:cs="Times New Roman"/>
          <w:sz w:val="24"/>
          <w:szCs w:val="24"/>
        </w:rPr>
        <w:t xml:space="preserve">was more strongly associated with </w:t>
      </w:r>
      <w:proofErr w:type="spellStart"/>
      <w:r w:rsidRPr="0096596C">
        <w:rPr>
          <w:rFonts w:ascii="Times New Roman" w:hAnsi="Times New Roman" w:cs="Times New Roman"/>
          <w:sz w:val="24"/>
          <w:szCs w:val="24"/>
        </w:rPr>
        <w:t>PolE</w:t>
      </w:r>
      <w:proofErr w:type="spellEnd"/>
      <w:r w:rsidRPr="0096596C">
        <w:rPr>
          <w:rFonts w:ascii="Times New Roman" w:hAnsi="Times New Roman" w:cs="Times New Roman"/>
          <w:sz w:val="24"/>
          <w:szCs w:val="24"/>
        </w:rPr>
        <w:t xml:space="preserve"> proofreading activity (SBS10a), and InsDel1d were more closely related to reactive oxygen species-induced mutations (SBS17 and SBS18). We also observed strong correlations within a </w:t>
      </w:r>
      <w:proofErr w:type="spellStart"/>
      <w:r w:rsidRPr="0096596C">
        <w:rPr>
          <w:rFonts w:ascii="Times New Roman" w:hAnsi="Times New Roman" w:cs="Times New Roman"/>
          <w:sz w:val="24"/>
          <w:szCs w:val="24"/>
        </w:rPr>
        <w:t>dMMR</w:t>
      </w:r>
      <w:proofErr w:type="spellEnd"/>
      <w:r w:rsidRPr="0096596C">
        <w:rPr>
          <w:rFonts w:ascii="Times New Roman" w:hAnsi="Times New Roman" w:cs="Times New Roman"/>
          <w:sz w:val="24"/>
          <w:szCs w:val="24"/>
        </w:rPr>
        <w:t xml:space="preserve"> signature module, specifically between SBS6, SBS26, SBS44 and C_ID2, InsDel2b, InsDel2c, C_ID7, C_ID33, C_ID34, C_ID37, and C_ID38</w:t>
      </w:r>
      <w:r w:rsidR="003F6FBF">
        <w:rPr>
          <w:rFonts w:ascii="Times New Roman" w:hAnsi="Times New Roman" w:cs="Times New Roman" w:hint="eastAsia"/>
          <w:sz w:val="24"/>
          <w:szCs w:val="24"/>
        </w:rPr>
        <w:t xml:space="preserve"> (Figure 5A)</w:t>
      </w:r>
      <w:r>
        <w:rPr>
          <w:rFonts w:ascii="Times New Roman" w:hAnsi="Times New Roman" w:cs="Times New Roman" w:hint="eastAsia"/>
          <w:sz w:val="24"/>
          <w:szCs w:val="24"/>
        </w:rPr>
        <w:t>.</w:t>
      </w:r>
      <w:r w:rsidR="00B00EB8">
        <w:rPr>
          <w:rFonts w:ascii="Times New Roman" w:hAnsi="Times New Roman" w:cs="Times New Roman" w:hint="eastAsia"/>
          <w:sz w:val="24"/>
          <w:szCs w:val="24"/>
        </w:rPr>
        <w:t xml:space="preserve"> The similar correlation profile also </w:t>
      </w:r>
      <w:r w:rsidR="00734C6A">
        <w:rPr>
          <w:rFonts w:ascii="Times New Roman" w:hAnsi="Times New Roman" w:cs="Times New Roman" w:hint="eastAsia"/>
          <w:sz w:val="24"/>
          <w:szCs w:val="24"/>
        </w:rPr>
        <w:t xml:space="preserve">provides </w:t>
      </w:r>
      <w:r w:rsidR="009963AC">
        <w:rPr>
          <w:rFonts w:ascii="Times New Roman" w:hAnsi="Times New Roman" w:cs="Times New Roman" w:hint="eastAsia"/>
          <w:sz w:val="24"/>
          <w:szCs w:val="24"/>
        </w:rPr>
        <w:t xml:space="preserve">some clues on SBS signatures with unknown etiologies: SBS92 has highly similar profile compared to SBS4, especially the strong correlation with C_ID3 and InsDel3, which suggests its potential </w:t>
      </w:r>
      <w:r w:rsidR="009963AC">
        <w:rPr>
          <w:rFonts w:ascii="Times New Roman" w:hAnsi="Times New Roman" w:cs="Times New Roman"/>
          <w:sz w:val="24"/>
          <w:szCs w:val="24"/>
        </w:rPr>
        <w:t>association</w:t>
      </w:r>
      <w:r w:rsidR="009963AC">
        <w:rPr>
          <w:rFonts w:ascii="Times New Roman" w:hAnsi="Times New Roman" w:cs="Times New Roman" w:hint="eastAsia"/>
          <w:sz w:val="24"/>
          <w:szCs w:val="24"/>
        </w:rPr>
        <w:t xml:space="preserve"> with tobacco smoking process</w:t>
      </w:r>
      <w:r w:rsidR="000D06E8">
        <w:rPr>
          <w:rFonts w:ascii="Times New Roman" w:hAnsi="Times New Roman" w:cs="Times New Roman" w:hint="eastAsia"/>
          <w:sz w:val="24"/>
          <w:szCs w:val="24"/>
        </w:rPr>
        <w:t xml:space="preserve"> (Figure 5B)</w:t>
      </w:r>
      <w:r w:rsidR="009963AC">
        <w:rPr>
          <w:rFonts w:ascii="Times New Roman" w:hAnsi="Times New Roman" w:cs="Times New Roman" w:hint="eastAsia"/>
          <w:sz w:val="24"/>
          <w:szCs w:val="24"/>
        </w:rPr>
        <w:t xml:space="preserve">; </w:t>
      </w:r>
      <w:r w:rsidR="00BC093A">
        <w:rPr>
          <w:rFonts w:ascii="Times New Roman" w:hAnsi="Times New Roman" w:cs="Times New Roman" w:hint="eastAsia"/>
          <w:sz w:val="24"/>
          <w:szCs w:val="24"/>
        </w:rPr>
        <w:t>similarly, the ROS cluster include SBS17 and SBS18 (ROS), SBS1 (5-mC deamination which is also a result of ROS),</w:t>
      </w:r>
      <w:r w:rsidR="00F577E3">
        <w:rPr>
          <w:rFonts w:ascii="Times New Roman" w:hAnsi="Times New Roman" w:cs="Times New Roman" w:hint="eastAsia"/>
          <w:sz w:val="24"/>
          <w:szCs w:val="24"/>
        </w:rPr>
        <w:t xml:space="preserve"> and SBS93, which raises the inference of the potential </w:t>
      </w:r>
      <w:r w:rsidR="00F577E3">
        <w:rPr>
          <w:rFonts w:ascii="Times New Roman" w:hAnsi="Times New Roman" w:cs="Times New Roman"/>
          <w:sz w:val="24"/>
          <w:szCs w:val="24"/>
        </w:rPr>
        <w:t>association</w:t>
      </w:r>
      <w:r w:rsidR="00F577E3">
        <w:rPr>
          <w:rFonts w:ascii="Times New Roman" w:hAnsi="Times New Roman" w:cs="Times New Roman" w:hint="eastAsia"/>
          <w:sz w:val="24"/>
          <w:szCs w:val="24"/>
        </w:rPr>
        <w:t xml:space="preserve"> between SBS93 and ROS. </w:t>
      </w:r>
    </w:p>
    <w:p w14:paraId="6B59CF0D" w14:textId="15B63520" w:rsidR="008C1E46" w:rsidRPr="008C1E46" w:rsidRDefault="008C1E46" w:rsidP="0096596C">
      <w:pPr>
        <w:spacing w:line="480" w:lineRule="auto"/>
        <w:rPr>
          <w:rFonts w:ascii="Times New Roman" w:hAnsi="Times New Roman" w:cs="Times New Roman"/>
          <w:b/>
          <w:bCs/>
          <w:sz w:val="24"/>
          <w:szCs w:val="24"/>
        </w:rPr>
      </w:pPr>
      <w:proofErr w:type="spellStart"/>
      <w:r w:rsidRPr="008C1E46">
        <w:rPr>
          <w:rFonts w:ascii="Times New Roman" w:hAnsi="Times New Roman" w:cs="Times New Roman" w:hint="eastAsia"/>
          <w:b/>
          <w:bCs/>
          <w:sz w:val="24"/>
          <w:szCs w:val="24"/>
        </w:rPr>
        <w:t>Tophography</w:t>
      </w:r>
      <w:proofErr w:type="spellEnd"/>
      <w:r w:rsidRPr="008C1E46">
        <w:rPr>
          <w:rFonts w:ascii="Times New Roman" w:hAnsi="Times New Roman" w:cs="Times New Roman" w:hint="eastAsia"/>
          <w:b/>
          <w:bCs/>
          <w:sz w:val="24"/>
          <w:szCs w:val="24"/>
        </w:rPr>
        <w:t xml:space="preserve"> of </w:t>
      </w:r>
      <w:r w:rsidR="00C35C81">
        <w:rPr>
          <w:rFonts w:ascii="Times New Roman" w:hAnsi="Times New Roman" w:cs="Times New Roman" w:hint="eastAsia"/>
          <w:b/>
          <w:bCs/>
          <w:sz w:val="24"/>
          <w:szCs w:val="24"/>
        </w:rPr>
        <w:t>Indel</w:t>
      </w:r>
      <w:r w:rsidRPr="008C1E46">
        <w:rPr>
          <w:rFonts w:ascii="Times New Roman" w:hAnsi="Times New Roman" w:cs="Times New Roman" w:hint="eastAsia"/>
          <w:b/>
          <w:bCs/>
          <w:sz w:val="24"/>
          <w:szCs w:val="24"/>
        </w:rPr>
        <w:t xml:space="preserve"> mutational signatures</w:t>
      </w:r>
    </w:p>
    <w:p w14:paraId="6D1825A5" w14:textId="608CD5F7" w:rsidR="00D55DAA" w:rsidRDefault="00D55DAA" w:rsidP="00D55DAA">
      <w:pPr>
        <w:spacing w:line="480" w:lineRule="auto"/>
        <w:rPr>
          <w:rFonts w:ascii="Times New Roman" w:hAnsi="Times New Roman" w:cs="Times New Roman"/>
          <w:sz w:val="24"/>
          <w:szCs w:val="24"/>
        </w:rPr>
      </w:pPr>
      <w:r w:rsidRPr="00AF1FB3">
        <w:rPr>
          <w:rFonts w:ascii="Times New Roman" w:hAnsi="Times New Roman" w:cs="Times New Roman"/>
          <w:sz w:val="24"/>
          <w:szCs w:val="24"/>
        </w:rPr>
        <w:t>We evaluated the interplay between our 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 and </w:t>
      </w:r>
      <w:r>
        <w:rPr>
          <w:rFonts w:ascii="Times New Roman" w:hAnsi="Times New Roman" w:cs="Times New Roman"/>
          <w:sz w:val="24"/>
          <w:szCs w:val="24"/>
        </w:rPr>
        <w:t xml:space="preserve">certain </w:t>
      </w:r>
      <w:r w:rsidRPr="00AF1FB3">
        <w:rPr>
          <w:rFonts w:ascii="Times New Roman" w:hAnsi="Times New Roman" w:cs="Times New Roman"/>
          <w:sz w:val="24"/>
          <w:szCs w:val="24"/>
        </w:rPr>
        <w:t xml:space="preserve">genomic </w:t>
      </w:r>
      <w:r>
        <w:rPr>
          <w:rFonts w:ascii="Times New Roman" w:hAnsi="Times New Roman" w:cs="Times New Roman"/>
          <w:sz w:val="24"/>
          <w:szCs w:val="24"/>
        </w:rPr>
        <w:t>topo</w:t>
      </w:r>
      <w:r w:rsidRPr="00AF1FB3">
        <w:rPr>
          <w:rFonts w:ascii="Times New Roman" w:hAnsi="Times New Roman" w:cs="Times New Roman"/>
          <w:sz w:val="24"/>
          <w:szCs w:val="24"/>
        </w:rPr>
        <w:t>graphical features.</w:t>
      </w:r>
      <w:r>
        <w:rPr>
          <w:rFonts w:ascii="Times New Roman" w:hAnsi="Times New Roman" w:cs="Times New Roman"/>
          <w:sz w:val="24"/>
          <w:szCs w:val="24"/>
        </w:rPr>
        <w:t xml:space="preserve"> Tr</w:t>
      </w:r>
      <w:r w:rsidRPr="005C7058">
        <w:rPr>
          <w:rFonts w:ascii="Times New Roman" w:hAnsi="Times New Roman" w:cs="Times New Roman"/>
          <w:sz w:val="24"/>
          <w:szCs w:val="24"/>
        </w:rPr>
        <w:t xml:space="preserve">anscription-coupled nucleotide excision repair </w:t>
      </w:r>
      <w:r>
        <w:rPr>
          <w:rFonts w:ascii="Times New Roman" w:hAnsi="Times New Roman" w:cs="Times New Roman"/>
          <w:sz w:val="24"/>
          <w:szCs w:val="24"/>
        </w:rPr>
        <w:t>was known to caus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w:t>
      </w:r>
      <w:r>
        <w:rPr>
          <w:rFonts w:ascii="Times New Roman" w:hAnsi="Times New Roman" w:cs="Times New Roman" w:hint="eastAsia"/>
          <w:sz w:val="24"/>
          <w:szCs w:val="24"/>
        </w:rPr>
        <w:t>si</w:t>
      </w:r>
      <w:r>
        <w:rPr>
          <w:rFonts w:ascii="Times New Roman" w:hAnsi="Times New Roman" w:cs="Times New Roman"/>
          <w:sz w:val="24"/>
          <w:szCs w:val="24"/>
        </w:rPr>
        <w:t xml:space="preserve">nce DNA </w:t>
      </w:r>
      <w:r w:rsidRPr="005C7058">
        <w:rPr>
          <w:rFonts w:ascii="Times New Roman" w:hAnsi="Times New Roman" w:cs="Times New Roman"/>
          <w:sz w:val="24"/>
          <w:szCs w:val="24"/>
        </w:rPr>
        <w:t>bulky adducts</w:t>
      </w:r>
      <w:r>
        <w:rPr>
          <w:rFonts w:ascii="Times New Roman" w:hAnsi="Times New Roman" w:cs="Times New Roman"/>
          <w:sz w:val="24"/>
          <w:szCs w:val="24"/>
        </w:rPr>
        <w:t xml:space="preserve"> on the transcribed strand will be preferentially repaired in the transcription active region across the genome. </w:t>
      </w:r>
      <w:r w:rsidRPr="00AF1FB3">
        <w:rPr>
          <w:rFonts w:ascii="Times New Roman" w:hAnsi="Times New Roman" w:cs="Times New Roman"/>
          <w:sz w:val="24"/>
          <w:szCs w:val="24"/>
        </w:rPr>
        <w:t>Transcription strand asymmetries</w:t>
      </w:r>
      <w:r>
        <w:rPr>
          <w:rFonts w:ascii="Times New Roman" w:hAnsi="Times New Roman" w:cs="Times New Roman"/>
          <w:sz w:val="24"/>
          <w:szCs w:val="24"/>
        </w:rPr>
        <w:t xml:space="preserve"> were shown in 20 out of 33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X, Table X). Signatures attributed to </w:t>
      </w:r>
      <w:r w:rsidRPr="005D0A99">
        <w:rPr>
          <w:rFonts w:ascii="Times New Roman" w:hAnsi="Times New Roman" w:cs="Times New Roman"/>
          <w:sz w:val="24"/>
          <w:szCs w:val="24"/>
        </w:rPr>
        <w:t>exogenous 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such as C_ID3 (Tobacco smoking exposure), C_ID14 (</w:t>
      </w:r>
      <w:r w:rsidRPr="00734409">
        <w:rPr>
          <w:rFonts w:ascii="Times New Roman" w:hAnsi="Times New Roman" w:cs="Times New Roman"/>
          <w:sz w:val="24"/>
          <w:szCs w:val="24"/>
        </w:rPr>
        <w:t>GI-platinum treatment associated</w:t>
      </w:r>
      <w:r>
        <w:rPr>
          <w:rFonts w:ascii="Times New Roman" w:hAnsi="Times New Roman" w:cs="Times New Roman"/>
          <w:sz w:val="24"/>
          <w:szCs w:val="24"/>
        </w:rPr>
        <w:t>) and C_ID18 (</w:t>
      </w:r>
      <w:r w:rsidRPr="00734409">
        <w:rPr>
          <w:rFonts w:ascii="Times New Roman" w:hAnsi="Times New Roman" w:cs="Times New Roman"/>
          <w:sz w:val="24"/>
          <w:szCs w:val="24"/>
        </w:rPr>
        <w:t>Colibactin exposure</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showed </w:t>
      </w:r>
      <w:r>
        <w:rPr>
          <w:rFonts w:ascii="Times New Roman" w:hAnsi="Times New Roman" w:cs="Times New Roman"/>
          <w:sz w:val="24"/>
          <w:szCs w:val="24"/>
        </w:rPr>
        <w:t xml:space="preserve">consistent </w:t>
      </w:r>
      <w:r w:rsidRPr="00734409">
        <w:rPr>
          <w:rFonts w:ascii="Times New Roman" w:hAnsi="Times New Roman" w:cs="Times New Roman"/>
          <w:sz w:val="24"/>
          <w:szCs w:val="24"/>
        </w:rPr>
        <w:t>transcription strand</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bias </w:t>
      </w:r>
      <w:r>
        <w:rPr>
          <w:rFonts w:ascii="Times New Roman" w:hAnsi="Times New Roman" w:cs="Times New Roman" w:hint="eastAsia"/>
          <w:sz w:val="24"/>
          <w:szCs w:val="24"/>
        </w:rPr>
        <w:t>with</w:t>
      </w:r>
      <w:r>
        <w:rPr>
          <w:rFonts w:ascii="Times New Roman" w:hAnsi="Times New Roman" w:cs="Times New Roman"/>
          <w:sz w:val="24"/>
          <w:szCs w:val="24"/>
        </w:rPr>
        <w:t xml:space="preserve"> mutations enriched in the </w:t>
      </w:r>
      <w:r w:rsidRPr="00734409">
        <w:rPr>
          <w:rFonts w:ascii="Times New Roman" w:hAnsi="Times New Roman" w:cs="Times New Roman"/>
          <w:sz w:val="24"/>
          <w:szCs w:val="24"/>
        </w:rPr>
        <w:t>transcribed strand</w:t>
      </w:r>
      <w:r>
        <w:rPr>
          <w:rFonts w:ascii="Times New Roman" w:hAnsi="Times New Roman" w:cs="Times New Roman"/>
          <w:sz w:val="24"/>
          <w:szCs w:val="24"/>
        </w:rPr>
        <w:t xml:space="preserve">. Ano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tional </w:t>
      </w:r>
      <w:r w:rsidRPr="00AF1FB3">
        <w:rPr>
          <w:rFonts w:ascii="Times New Roman" w:hAnsi="Times New Roman" w:cs="Times New Roman"/>
          <w:sz w:val="24"/>
          <w:szCs w:val="24"/>
        </w:rPr>
        <w:t>signature</w:t>
      </w:r>
      <w:r>
        <w:rPr>
          <w:rFonts w:ascii="Times New Roman" w:hAnsi="Times New Roman" w:cs="Times New Roman"/>
          <w:sz w:val="24"/>
          <w:szCs w:val="24"/>
        </w:rPr>
        <w:t xml:space="preserve"> C_ID13, which is attributed to UV exposure, showed enrichment in the un-transcribed strand. This is due to the damage caused by UV happened on </w:t>
      </w:r>
      <w:r w:rsidRPr="00642C4A">
        <w:rPr>
          <w:rFonts w:ascii="Times New Roman" w:hAnsi="Times New Roman" w:cs="Times New Roman"/>
          <w:sz w:val="24"/>
          <w:szCs w:val="24"/>
        </w:rPr>
        <w:t>cytosine</w:t>
      </w:r>
      <w:r>
        <w:rPr>
          <w:rFonts w:ascii="Times New Roman" w:hAnsi="Times New Roman" w:cs="Times New Roman"/>
          <w:sz w:val="24"/>
          <w:szCs w:val="24"/>
        </w:rPr>
        <w:t xml:space="preserve"> instead of guanine. In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sidRPr="00976FCF">
        <w:rPr>
          <w:rFonts w:ascii="Times New Roman" w:hAnsi="Times New Roman" w:cs="Times New Roman"/>
          <w:sz w:val="24"/>
          <w:szCs w:val="24"/>
        </w:rPr>
        <w:t xml:space="preserve"> </w:t>
      </w:r>
      <w:r>
        <w:rPr>
          <w:rFonts w:ascii="Times New Roman" w:hAnsi="Times New Roman" w:cs="Times New Roman"/>
          <w:sz w:val="24"/>
          <w:szCs w:val="24"/>
        </w:rPr>
        <w:t>C_ID1(</w:t>
      </w:r>
      <w:r w:rsidRPr="00345560">
        <w:rPr>
          <w:rFonts w:ascii="Times New Roman" w:hAnsi="Times New Roman" w:cs="Times New Roman"/>
          <w:sz w:val="24"/>
          <w:szCs w:val="24"/>
        </w:rPr>
        <w:t xml:space="preserve">Slippage during DNA </w:t>
      </w:r>
      <w:r w:rsidRPr="00345560">
        <w:rPr>
          <w:rFonts w:ascii="Times New Roman" w:hAnsi="Times New Roman" w:cs="Times New Roman"/>
          <w:sz w:val="24"/>
          <w:szCs w:val="24"/>
        </w:rPr>
        <w:lastRenderedPageBreak/>
        <w:t>replication</w:t>
      </w:r>
      <w:r>
        <w:rPr>
          <w:rFonts w:ascii="Times New Roman" w:hAnsi="Times New Roman" w:cs="Times New Roman"/>
          <w:sz w:val="24"/>
          <w:szCs w:val="24"/>
        </w:rPr>
        <w:t>)</w:t>
      </w:r>
      <w:r w:rsidRPr="00CC692B">
        <w:rPr>
          <w:rFonts w:ascii="Times New Roman" w:hAnsi="Times New Roman" w:cs="Times New Roman"/>
          <w:sz w:val="24"/>
          <w:szCs w:val="24"/>
        </w:rPr>
        <w:t xml:space="preserve"> </w:t>
      </w:r>
      <w:r>
        <w:rPr>
          <w:rFonts w:ascii="Times New Roman" w:hAnsi="Times New Roman" w:cs="Times New Roman"/>
          <w:sz w:val="24"/>
          <w:szCs w:val="24"/>
        </w:rPr>
        <w:t>and C_ID5(C</w:t>
      </w:r>
      <w:r w:rsidRPr="00C00B19">
        <w:rPr>
          <w:rFonts w:ascii="Times New Roman" w:hAnsi="Times New Roman" w:cs="Times New Roman"/>
          <w:sz w:val="24"/>
          <w:szCs w:val="24"/>
        </w:rPr>
        <w:t>lock-like signature</w:t>
      </w:r>
      <w:r>
        <w:rPr>
          <w:rFonts w:ascii="Times New Roman" w:hAnsi="Times New Roman" w:cs="Times New Roman"/>
          <w:sz w:val="24"/>
          <w:szCs w:val="24"/>
        </w:rPr>
        <w:t xml:space="preserve">), whil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Pr>
          <w:rFonts w:ascii="Times New Roman" w:hAnsi="Times New Roman" w:cs="Times New Roman"/>
          <w:sz w:val="24"/>
          <w:szCs w:val="24"/>
        </w:rPr>
        <w:t xml:space="preserve"> C_ID29 (</w:t>
      </w:r>
      <w:r w:rsidRPr="00D87494">
        <w:rPr>
          <w:rFonts w:ascii="Times New Roman" w:hAnsi="Times New Roman" w:cs="Times New Roman"/>
          <w:sz w:val="24"/>
          <w:szCs w:val="24"/>
        </w:rPr>
        <w:t>TOP1-mediated mutagenesis</w:t>
      </w:r>
      <w:r>
        <w:rPr>
          <w:rFonts w:ascii="Times New Roman" w:hAnsi="Times New Roman" w:cs="Times New Roman"/>
          <w:sz w:val="24"/>
          <w:szCs w:val="24"/>
        </w:rPr>
        <w:t>). Interestingly, 4 defective MMR signatures also showed t</w:t>
      </w:r>
      <w:r w:rsidRPr="00CC692B">
        <w:rPr>
          <w:rFonts w:ascii="Times New Roman" w:hAnsi="Times New Roman" w:cs="Times New Roman"/>
          <w:sz w:val="24"/>
          <w:szCs w:val="24"/>
        </w:rPr>
        <w:t>ranscription strand asymmetr</w:t>
      </w:r>
      <w:r>
        <w:rPr>
          <w:rFonts w:ascii="Times New Roman" w:hAnsi="Times New Roman" w:cs="Times New Roman"/>
          <w:sz w:val="24"/>
          <w:szCs w:val="24"/>
        </w:rPr>
        <w:t xml:space="preserve">ies in different directions, with two of them (H_ID33 and H_ID37)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and two of them (H_ID7 and H_ID34)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Replication</w:t>
      </w:r>
      <w:r w:rsidRPr="00AF1FB3">
        <w:rPr>
          <w:rFonts w:ascii="Times New Roman" w:hAnsi="Times New Roman" w:cs="Times New Roman"/>
          <w:sz w:val="24"/>
          <w:szCs w:val="24"/>
        </w:rPr>
        <w:t xml:space="preserve"> strand asymmetries</w:t>
      </w:r>
      <w:r>
        <w:rPr>
          <w:rFonts w:ascii="Times New Roman" w:hAnsi="Times New Roman" w:cs="Times New Roman"/>
          <w:sz w:val="24"/>
          <w:szCs w:val="24"/>
        </w:rPr>
        <w:t xml:space="preserve"> were observed in 18 out of 33 </w:t>
      </w:r>
      <w:r w:rsidRPr="00AF1FB3">
        <w:rPr>
          <w:rFonts w:ascii="Times New Roman" w:hAnsi="Times New Roman" w:cs="Times New Roman"/>
          <w:sz w:val="24"/>
          <w:szCs w:val="24"/>
        </w:rPr>
        <w:t>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X, Table X). Similar to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most signatures attributed to ei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genic or </w:t>
      </w:r>
      <w:r w:rsidRPr="007C2B87">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showed bias towards the replication leading or lagging strand. For example, 3 defective MMR </w:t>
      </w:r>
      <w:r w:rsidRPr="003A1219">
        <w:rPr>
          <w:rFonts w:ascii="Times New Roman" w:hAnsi="Times New Roman" w:cs="Times New Roman"/>
          <w:sz w:val="24"/>
          <w:szCs w:val="24"/>
        </w:rPr>
        <w:t>signatures exhibited replication strand bias</w:t>
      </w:r>
      <w:r>
        <w:rPr>
          <w:rFonts w:ascii="Times New Roman" w:hAnsi="Times New Roman" w:cs="Times New Roman"/>
          <w:sz w:val="24"/>
          <w:szCs w:val="24"/>
        </w:rPr>
        <w:t xml:space="preserve"> </w:t>
      </w:r>
      <w:r w:rsidRPr="003A1219">
        <w:rPr>
          <w:rFonts w:ascii="Times New Roman" w:hAnsi="Times New Roman" w:cs="Times New Roman"/>
          <w:sz w:val="24"/>
          <w:szCs w:val="24"/>
        </w:rPr>
        <w:t>either on the leading strand (</w:t>
      </w:r>
      <w:r>
        <w:rPr>
          <w:rFonts w:ascii="Times New Roman" w:hAnsi="Times New Roman" w:cs="Times New Roman"/>
          <w:sz w:val="24"/>
          <w:szCs w:val="24"/>
        </w:rPr>
        <w:t>H_ID34</w:t>
      </w:r>
      <w:r w:rsidRPr="003A1219">
        <w:rPr>
          <w:rFonts w:ascii="Times New Roman" w:hAnsi="Times New Roman" w:cs="Times New Roman"/>
          <w:sz w:val="24"/>
          <w:szCs w:val="24"/>
        </w:rPr>
        <w:t>) or on the</w:t>
      </w:r>
      <w:r>
        <w:rPr>
          <w:rFonts w:ascii="Times New Roman" w:hAnsi="Times New Roman" w:cs="Times New Roman"/>
          <w:sz w:val="24"/>
          <w:szCs w:val="24"/>
        </w:rPr>
        <w:t xml:space="preserve"> </w:t>
      </w:r>
      <w:r w:rsidRPr="003A1219">
        <w:rPr>
          <w:rFonts w:ascii="Times New Roman" w:hAnsi="Times New Roman" w:cs="Times New Roman"/>
          <w:sz w:val="24"/>
          <w:szCs w:val="24"/>
        </w:rPr>
        <w:t>lagging strand</w:t>
      </w:r>
      <w:r>
        <w:rPr>
          <w:rFonts w:ascii="Times New Roman" w:hAnsi="Times New Roman" w:cs="Times New Roman"/>
          <w:sz w:val="24"/>
          <w:szCs w:val="24"/>
        </w:rPr>
        <w:t xml:space="preserve"> (C_ID7 and H_ID33).</w:t>
      </w:r>
    </w:p>
    <w:p w14:paraId="52692CCB" w14:textId="1935126F" w:rsidR="00D55DAA" w:rsidRDefault="00D55DAA" w:rsidP="00D55DA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lso examined the mutation enrichment of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w:t>
      </w:r>
      <w:r w:rsidRPr="00C83AA2">
        <w:rPr>
          <w:rFonts w:ascii="Times New Roman" w:hAnsi="Times New Roman" w:cs="Times New Roman"/>
          <w:sz w:val="24"/>
          <w:szCs w:val="24"/>
        </w:rPr>
        <w:t>in genic and intergenic regions</w:t>
      </w:r>
      <w:r>
        <w:rPr>
          <w:rFonts w:ascii="Times New Roman" w:hAnsi="Times New Roman" w:cs="Times New Roman"/>
          <w:sz w:val="24"/>
          <w:szCs w:val="24"/>
        </w:rPr>
        <w:t>. Most signatures showed mutation bias towards intergenic regions, while 8 signatures showed</w:t>
      </w:r>
      <w:r w:rsidRPr="00C83AA2">
        <w:rPr>
          <w:rFonts w:ascii="Times New Roman" w:hAnsi="Times New Roman" w:cs="Times New Roman"/>
          <w:sz w:val="24"/>
          <w:szCs w:val="24"/>
        </w:rPr>
        <w:t xml:space="preserve"> </w:t>
      </w:r>
      <w:r>
        <w:rPr>
          <w:rFonts w:ascii="Times New Roman" w:hAnsi="Times New Roman" w:cs="Times New Roman"/>
          <w:sz w:val="24"/>
          <w:szCs w:val="24"/>
        </w:rPr>
        <w:t xml:space="preserve">enrichment in genic regions. Among the 8 signatures, 5 of them wer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including C_ID17(</w:t>
      </w:r>
      <w:r w:rsidRPr="003B31AB">
        <w:rPr>
          <w:rFonts w:ascii="Times New Roman" w:hAnsi="Times New Roman" w:cs="Times New Roman"/>
          <w:sz w:val="24"/>
          <w:szCs w:val="24"/>
        </w:rPr>
        <w:t>TOP2A K743N mediated mutagenesis</w:t>
      </w:r>
      <w:r>
        <w:rPr>
          <w:rFonts w:ascii="Times New Roman" w:hAnsi="Times New Roman" w:cs="Times New Roman"/>
          <w:sz w:val="24"/>
          <w:szCs w:val="24"/>
        </w:rPr>
        <w:t>), H_ID29(</w:t>
      </w:r>
      <w:r w:rsidRPr="003B31AB">
        <w:rPr>
          <w:rFonts w:ascii="Times New Roman" w:hAnsi="Times New Roman" w:cs="Times New Roman"/>
          <w:sz w:val="24"/>
          <w:szCs w:val="24"/>
        </w:rPr>
        <w:t>TOP1-mediated mutagenesis</w:t>
      </w:r>
      <w:r>
        <w:rPr>
          <w:rFonts w:ascii="Times New Roman" w:hAnsi="Times New Roman" w:cs="Times New Roman"/>
          <w:sz w:val="24"/>
          <w:szCs w:val="24"/>
        </w:rPr>
        <w:t xml:space="preserve">), </w:t>
      </w:r>
      <w:r>
        <w:rPr>
          <w:rFonts w:ascii="Times New Roman" w:hAnsi="Times New Roman" w:cs="Times New Roman" w:hint="eastAsia"/>
          <w:sz w:val="24"/>
          <w:szCs w:val="24"/>
        </w:rPr>
        <w:t>a</w:t>
      </w:r>
      <w:r>
        <w:rPr>
          <w:rFonts w:ascii="Times New Roman" w:hAnsi="Times New Roman" w:cs="Times New Roman"/>
          <w:sz w:val="24"/>
          <w:szCs w:val="24"/>
        </w:rPr>
        <w:t xml:space="preserve">nd 3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C_ID7, H_ID33 and H_ID37). Another 3 signatures with mutation enriched in genic regions were of unknown etiology (C_ID10, H_ID30, H_ID31).</w:t>
      </w:r>
    </w:p>
    <w:p w14:paraId="4B3DE486" w14:textId="37804079" w:rsidR="00D55DAA" w:rsidRPr="00D55DAA" w:rsidRDefault="00D55DAA" w:rsidP="00E07F96">
      <w:pPr>
        <w:spacing w:line="480" w:lineRule="auto"/>
        <w:rPr>
          <w:rFonts w:ascii="Times New Roman" w:hAnsi="Times New Roman" w:cs="Times New Roman"/>
          <w:sz w:val="24"/>
          <w:szCs w:val="24"/>
        </w:rPr>
      </w:pPr>
      <w:r w:rsidRPr="00945F7E">
        <w:rPr>
          <w:rFonts w:ascii="Times New Roman" w:hAnsi="Times New Roman" w:cs="Times New Roman"/>
          <w:sz w:val="24"/>
          <w:szCs w:val="24"/>
        </w:rPr>
        <w:t>The effect of DNA replication timing</w:t>
      </w:r>
      <w:r>
        <w:rPr>
          <w:rFonts w:ascii="Times New Roman" w:hAnsi="Times New Roman" w:cs="Times New Roman"/>
          <w:sz w:val="24"/>
          <w:szCs w:val="24"/>
        </w:rPr>
        <w:t xml:space="preserve"> was also observed in many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Most signatures were consistently </w:t>
      </w:r>
      <w:r w:rsidRPr="00EA5C61">
        <w:rPr>
          <w:rFonts w:ascii="Times New Roman" w:hAnsi="Times New Roman" w:cs="Times New Roman"/>
          <w:sz w:val="24"/>
          <w:szCs w:val="24"/>
        </w:rPr>
        <w:t>enriched in late-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across different cancer types, while only one signature C_ID17 (</w:t>
      </w:r>
      <w:r w:rsidRPr="007739DD">
        <w:rPr>
          <w:rFonts w:ascii="Times New Roman" w:hAnsi="Times New Roman" w:cs="Times New Roman"/>
          <w:sz w:val="24"/>
          <w:szCs w:val="24"/>
        </w:rPr>
        <w:t>TOP2A K743N mediated mutagenesis</w:t>
      </w:r>
      <w:r>
        <w:rPr>
          <w:rFonts w:ascii="Times New Roman" w:hAnsi="Times New Roman" w:cs="Times New Roman"/>
          <w:sz w:val="24"/>
          <w:szCs w:val="24"/>
        </w:rPr>
        <w:t xml:space="preserve">) showed </w:t>
      </w:r>
      <w:r w:rsidRPr="00EA5C61">
        <w:rPr>
          <w:rFonts w:ascii="Times New Roman" w:hAnsi="Times New Roman" w:cs="Times New Roman"/>
          <w:sz w:val="24"/>
          <w:szCs w:val="24"/>
        </w:rPr>
        <w:t>enrich</w:t>
      </w:r>
      <w:r>
        <w:rPr>
          <w:rFonts w:ascii="Times New Roman" w:hAnsi="Times New Roman" w:cs="Times New Roman"/>
          <w:sz w:val="24"/>
          <w:szCs w:val="24"/>
        </w:rPr>
        <w:t>ment in early-</w:t>
      </w:r>
      <w:r w:rsidRPr="00EA5C61">
        <w:rPr>
          <w:rFonts w:ascii="Times New Roman" w:hAnsi="Times New Roman" w:cs="Times New Roman"/>
          <w:sz w:val="24"/>
          <w:szCs w:val="24"/>
        </w:rPr>
        <w:t>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Four signatures were un-affected </w:t>
      </w:r>
      <w:r w:rsidRPr="00D26F5B">
        <w:rPr>
          <w:rFonts w:ascii="Times New Roman" w:hAnsi="Times New Roman" w:cs="Times New Roman"/>
          <w:sz w:val="24"/>
          <w:szCs w:val="24"/>
        </w:rPr>
        <w:t>by replication timing</w:t>
      </w:r>
      <w:r>
        <w:rPr>
          <w:rFonts w:ascii="Times New Roman" w:hAnsi="Times New Roman" w:cs="Times New Roman"/>
          <w:sz w:val="24"/>
          <w:szCs w:val="24"/>
        </w:rPr>
        <w:t xml:space="preserve"> in the majority of cancers presenting this signature</w:t>
      </w:r>
      <w:r w:rsidRPr="00D26F5B">
        <w:rPr>
          <w:rFonts w:ascii="Times New Roman" w:hAnsi="Times New Roman" w:cs="Times New Roman"/>
          <w:sz w:val="24"/>
          <w:szCs w:val="24"/>
        </w:rPr>
        <w:t>, including</w:t>
      </w:r>
      <w:r>
        <w:rPr>
          <w:rFonts w:ascii="Times New Roman" w:hAnsi="Times New Roman" w:cs="Times New Roman"/>
          <w:sz w:val="24"/>
          <w:szCs w:val="24"/>
        </w:rPr>
        <w:t xml:space="preserve"> C_ID1 (</w:t>
      </w:r>
      <w:r w:rsidRPr="00A01658">
        <w:rPr>
          <w:rFonts w:ascii="Times New Roman" w:hAnsi="Times New Roman" w:cs="Times New Roman"/>
          <w:sz w:val="24"/>
          <w:szCs w:val="24"/>
        </w:rPr>
        <w:t>Slippage during DNA replication</w:t>
      </w:r>
      <w:r>
        <w:rPr>
          <w:rFonts w:ascii="Times New Roman" w:hAnsi="Times New Roman" w:cs="Times New Roman"/>
          <w:sz w:val="24"/>
          <w:szCs w:val="24"/>
        </w:rPr>
        <w:t>), C_ID5 (</w:t>
      </w:r>
      <w:r w:rsidRPr="00A01658">
        <w:rPr>
          <w:rFonts w:ascii="Times New Roman" w:hAnsi="Times New Roman" w:cs="Times New Roman"/>
          <w:sz w:val="24"/>
          <w:szCs w:val="24"/>
        </w:rPr>
        <w:t>Clock-like signature</w:t>
      </w:r>
      <w:r>
        <w:rPr>
          <w:rFonts w:ascii="Times New Roman" w:hAnsi="Times New Roman" w:cs="Times New Roman"/>
          <w:sz w:val="24"/>
          <w:szCs w:val="24"/>
        </w:rPr>
        <w:t>), C_ID13 (</w:t>
      </w:r>
      <w:r w:rsidRPr="00A01658">
        <w:rPr>
          <w:rFonts w:ascii="Times New Roman" w:hAnsi="Times New Roman" w:cs="Times New Roman"/>
          <w:sz w:val="24"/>
          <w:szCs w:val="24"/>
        </w:rPr>
        <w:t>Ultraviolet light exposure</w:t>
      </w:r>
      <w:r>
        <w:rPr>
          <w:rFonts w:ascii="Times New Roman" w:hAnsi="Times New Roman" w:cs="Times New Roman"/>
          <w:sz w:val="24"/>
          <w:szCs w:val="24"/>
        </w:rPr>
        <w:t>), C_ID18 (</w:t>
      </w:r>
      <w:r w:rsidRPr="00A01658">
        <w:rPr>
          <w:rFonts w:ascii="Times New Roman" w:hAnsi="Times New Roman" w:cs="Times New Roman"/>
          <w:sz w:val="24"/>
          <w:szCs w:val="24"/>
        </w:rPr>
        <w:t>Colibactin exposure</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Interestingly, Several signatures showed cancer-specific enrichment in replication timing, especially for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In the 5 defective MMR </w:t>
      </w:r>
      <w:r w:rsidRPr="003A1219">
        <w:rPr>
          <w:rFonts w:ascii="Times New Roman" w:hAnsi="Times New Roman" w:cs="Times New Roman"/>
          <w:sz w:val="24"/>
          <w:szCs w:val="24"/>
        </w:rPr>
        <w:t>signatures</w:t>
      </w:r>
      <w:r>
        <w:rPr>
          <w:rFonts w:ascii="Times New Roman" w:hAnsi="Times New Roman" w:cs="Times New Roman"/>
          <w:sz w:val="24"/>
          <w:szCs w:val="24"/>
        </w:rPr>
        <w:t>, C_ID7, C_ID33 and C_ID34 showed enriched mutations in early replication regions in breast cancer, while C_ID37 and C_ID38 showed this enrichment in colon cancer and stomach cancer, respectively.</w:t>
      </w:r>
    </w:p>
    <w:p w14:paraId="78D374EF" w14:textId="1B634AEB"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404DC">
        <w:rPr>
          <w:rFonts w:ascii="Times New Roman" w:hAnsi="Times New Roman" w:cs="Times New Roman"/>
          <w:b/>
          <w:bCs/>
          <w:sz w:val="24"/>
          <w:szCs w:val="24"/>
          <w:highlight w:val="lightGray"/>
        </w:rPr>
        <w:t>M</w:t>
      </w:r>
      <w:r w:rsidR="00BB1D3D">
        <w:rPr>
          <w:rFonts w:ascii="Times New Roman" w:hAnsi="Times New Roman" w:cs="Times New Roman" w:hint="eastAsia"/>
          <w:b/>
          <w:bCs/>
          <w:sz w:val="24"/>
          <w:szCs w:val="24"/>
          <w:highlight w:val="lightGray"/>
        </w:rPr>
        <w:t xml:space="preserve">icrosatellite </w:t>
      </w:r>
      <w:r w:rsidR="00470BD2">
        <w:rPr>
          <w:rFonts w:ascii="Times New Roman" w:hAnsi="Times New Roman" w:cs="Times New Roman" w:hint="eastAsia"/>
          <w:b/>
          <w:bCs/>
          <w:sz w:val="24"/>
          <w:szCs w:val="24"/>
          <w:highlight w:val="lightGray"/>
        </w:rPr>
        <w:t>Instability associated</w:t>
      </w:r>
      <w:r w:rsidRPr="003404DC">
        <w:rPr>
          <w:rFonts w:ascii="Times New Roman" w:hAnsi="Times New Roman" w:cs="Times New Roman"/>
          <w:b/>
          <w:bCs/>
          <w:sz w:val="24"/>
          <w:szCs w:val="24"/>
          <w:highlight w:val="lightGray"/>
        </w:rPr>
        <w:t xml:space="preserve"> signatures</w:t>
      </w:r>
    </w:p>
    <w:p w14:paraId="3D97F917" w14:textId="6B8D7E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w:t>
      </w:r>
      <w:r w:rsidR="008A7B6B">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Dkst3xq7","properties":{"formattedCitation":"(Ni Huang et al. 2015)","plainCitation":"(Ni Huang et al. 2015)","dontUpdate":true,"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 </w:instrText>
      </w:r>
      <w:r w:rsidR="008A7B6B">
        <w:rPr>
          <w:rFonts w:ascii="Times New Roman" w:hAnsi="Times New Roman" w:cs="Times New Roman"/>
          <w:sz w:val="24"/>
          <w:szCs w:val="24"/>
        </w:rPr>
        <w:fldChar w:fldCharType="separate"/>
      </w:r>
      <w:r w:rsidR="008A7B6B" w:rsidRPr="008A7B6B">
        <w:rPr>
          <w:rFonts w:ascii="Times New Roman" w:hAnsi="Times New Roman" w:cs="Times New Roman"/>
          <w:sz w:val="24"/>
        </w:rPr>
        <w:t>(Huang et al. 2015)</w:t>
      </w:r>
      <w:r w:rsidR="008A7B6B">
        <w:rPr>
          <w:rFonts w:ascii="Times New Roman" w:hAnsi="Times New Roman" w:cs="Times New Roman"/>
          <w:sz w:val="24"/>
          <w:szCs w:val="24"/>
        </w:rPr>
        <w:fldChar w:fldCharType="end"/>
      </w:r>
      <w:r w:rsidRPr="00442D83">
        <w:rPr>
          <w:rFonts w:ascii="Times New Roman" w:hAnsi="Times New Roman" w:cs="Times New Roman"/>
          <w:sz w:val="24"/>
          <w:szCs w:val="24"/>
        </w:rPr>
        <w:t xml:space="preserve">.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Notably, these MSI tumors typically exhibit a higher prevalence of deletions compared to insertion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suggesting that defective DNA mismatch repair predominantly leads to nucleotide removal rather than insertions.</w:t>
      </w:r>
    </w:p>
    <w:p w14:paraId="3DA1B255" w14:textId="7BE2FEAF"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Leveraging the higher prevalence of MSI tumors in our combined dataset, we identified five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3 signatures and their six corresponding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9 signatures associated with MSI: C_ID2 </w:t>
      </w:r>
      <w:r w:rsidRPr="00995E34">
        <w:rPr>
          <w:rFonts w:ascii="Times New Roman" w:hAnsi="Times New Roman" w:cs="Times New Roman"/>
          <w:sz w:val="24"/>
          <w:szCs w:val="24"/>
        </w:rPr>
        <w:lastRenderedPageBreak/>
        <w:t xml:space="preserve">(InsDel2b &amp; InsDel2c), C_ID7 (InsDel7), H_ID33 and H_ID37 (InsDel33), H_ID34 (InsDel34), and H_ID38 (InsDel38).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Figure 6E; Table S5).</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r w:rsidR="00820C17" w:rsidRPr="00995E34">
        <w:rPr>
          <w:rFonts w:ascii="Times New Roman" w:hAnsi="Times New Roman" w:cs="Times New Roman"/>
          <w:sz w:val="24"/>
          <w:szCs w:val="24"/>
        </w:rPr>
        <w:t>we observed that H_ID33, H_ID37, and C_ID7 all display &gt;1 bp 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 (Figure 6F). Although H_ID33 and H_ID37 both describe similar patterns, H_ID37 is found exclusively in tumors with high C_ID2 activity, whereas H_ID33 more commonly co-occurs with C_ID2 (Figure S6B). Analysis of the corresponding </w:t>
      </w:r>
      <w:r w:rsidR="00E65FD8">
        <w:rPr>
          <w:rFonts w:ascii="Times New Roman" w:hAnsi="Times New Roman" w:cs="Times New Roman"/>
          <w:sz w:val="24"/>
          <w:szCs w:val="24"/>
        </w:rPr>
        <w:t>Indel8</w:t>
      </w:r>
      <w:r w:rsidR="001A4173" w:rsidRPr="00995E34">
        <w:rPr>
          <w:rFonts w:ascii="Times New Roman" w:hAnsi="Times New Roman" w:cs="Times New Roman"/>
          <w:sz w:val="24"/>
          <w:szCs w:val="24"/>
        </w:rPr>
        <w:t xml:space="preserve">9 signatures revealed that InsDel33 captures the deletion patterns of both H_ID33 and H_ID37, characterized by a predominant peak at ‘L(2, ):U(1,2):R(5,9)’. Both InsDel33 and InsDel7 also share peaks reflecting 1 bp T deletions from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tracts of 5–9 bp and the same ‘L(2, ):U(1,2):R(5,9)’ motif, suggesting they may represent similar processes but in different proportions. Further examination showed that tumors with high H_ID33 activity predominantly exhibit TT deletions from long repeats, H_ID37 tumors show TTT and TTTT deletions, whereas C_ID7 tumors are characterized by more dinucleotide deletions and longer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deletions. Thus, despite shared features, these signatures arise from distinct mutational processes.</w:t>
      </w:r>
    </w:p>
    <w:p w14:paraId="5BB3CC40" w14:textId="2F05B264"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We further assessed the relationships among these five MSI-associated signatures and two additional signatures linked to replication slippage and MSI (C_ID1 and C_ID2). The four main </w:t>
      </w:r>
      <w:r w:rsidRPr="00995E34">
        <w:rPr>
          <w:rFonts w:ascii="Times New Roman" w:hAnsi="Times New Roman" w:cs="Times New Roman"/>
          <w:sz w:val="24"/>
          <w:szCs w:val="24"/>
        </w:rPr>
        <w:lastRenderedPageBreak/>
        <w:t xml:space="preserve">MSI signatures showed strong correlations with each other, indicating shared downstream pathways of MMR deficiency (Figure 6D). In contrast, C_ID1—characterized by 1 bp T insertions into </w:t>
      </w:r>
      <w:proofErr w:type="spellStart"/>
      <w:r w:rsidRPr="00995E34">
        <w:rPr>
          <w:rFonts w:ascii="Times New Roman" w:hAnsi="Times New Roman" w:cs="Times New Roman"/>
          <w:sz w:val="24"/>
          <w:szCs w:val="24"/>
        </w:rPr>
        <w:t>polyT</w:t>
      </w:r>
      <w:proofErr w:type="spellEnd"/>
      <w:r w:rsidRPr="00995E34">
        <w:rPr>
          <w:rFonts w:ascii="Times New Roman" w:hAnsi="Times New Roman" w:cs="Times New Roman"/>
          <w:sz w:val="24"/>
          <w:szCs w:val="24"/>
        </w:rPr>
        <w:t xml:space="preserve"> tracts—was negatively correlated with the other MSI signatures, while H_ID34, which primarily represents 1 bp T deletions from short T repeats, did not correlate with any other MSI signature. Interestingly, the mutual exclusivity between C_ID1 and C_ID2 in MSI tumors contrasts with their high correlation in non-MSI-H tumors, suggesting distinct mutational mechanisms in MSI-H contexts (Figure S6A). </w:t>
      </w:r>
    </w:p>
    <w:p w14:paraId="1E57C024" w14:textId="77777777"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 Among the five MSI-associated signatures, only H_ID38 primarily describes insertions, further reinforcing the tendency for MSI tumors to exhibit more deletions than insertions (Figure S).</w:t>
      </w:r>
    </w:p>
    <w:p w14:paraId="70360450" w14:textId="2E2C9DF7" w:rsidR="00FA5D26"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Finally, we evaluated the predictive performance of MSI signature activity and proportion as biomarkers for MSI status by conducting AUROC analyses against both pre-labeled MSI status and </w:t>
      </w:r>
      <w:proofErr w:type="spellStart"/>
      <w:r w:rsidRPr="00995E34">
        <w:rPr>
          <w:rFonts w:ascii="Times New Roman" w:hAnsi="Times New Roman" w:cs="Times New Roman"/>
          <w:sz w:val="24"/>
          <w:szCs w:val="24"/>
        </w:rPr>
        <w:t>MSISeq</w:t>
      </w:r>
      <w:proofErr w:type="spellEnd"/>
      <w:r w:rsidRPr="00995E34">
        <w:rPr>
          <w:rFonts w:ascii="Times New Roman" w:hAnsi="Times New Roman" w:cs="Times New Roman"/>
          <w:sz w:val="24"/>
          <w:szCs w:val="24"/>
        </w:rPr>
        <w:t xml:space="preserve">-derived status (Figure S). In both cases, the AUROC exceeded 0.9, demonstrating high predictive accuracy for MSI detection using </w:t>
      </w:r>
      <w:r w:rsidR="00E65FD8">
        <w:rPr>
          <w:rFonts w:ascii="Times New Roman" w:hAnsi="Times New Roman" w:cs="Times New Roman" w:hint="eastAsia"/>
          <w:sz w:val="24"/>
          <w:szCs w:val="24"/>
        </w:rPr>
        <w:t>Indel8</w:t>
      </w:r>
      <w:r w:rsidR="00C11032">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C11032">
        <w:rPr>
          <w:rFonts w:ascii="Times New Roman" w:hAnsi="Times New Roman" w:cs="Times New Roman" w:hint="eastAsia"/>
          <w:sz w:val="24"/>
          <w:szCs w:val="24"/>
        </w:rPr>
        <w:t xml:space="preserve">9 </w:t>
      </w:r>
      <w:r w:rsidRPr="00995E34">
        <w:rPr>
          <w:rFonts w:ascii="Times New Roman" w:hAnsi="Times New Roman" w:cs="Times New Roman"/>
          <w:sz w:val="24"/>
          <w:szCs w:val="24"/>
        </w:rPr>
        <w:t>mutational signature profiles.</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1173A022"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w:t>
      </w:r>
      <w:r w:rsidRPr="0034283E">
        <w:rPr>
          <w:rFonts w:ascii="Times New Roman" w:hAnsi="Times New Roman" w:cs="Times New Roman"/>
          <w:sz w:val="24"/>
          <w:szCs w:val="24"/>
        </w:rPr>
        <w:lastRenderedPageBreak/>
        <w:t xml:space="preserve">and HMF samples (Figure 7A, Sup Fig). Notably, two PCAWG samples exhibited high H_ID29 activity: a skin melanoma genome (SP103894) with 3,772 H_ID29 mutations, and a breast cancer genome (SP5559) with 949 H_ID29 mutations. The inclusion of additional samples enabled the detection of these rare signatures within the PCAWG dataset. 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w:instrText>
      </w:r>
      <w:r w:rsidR="008201EF">
        <w:rPr>
          <w:rFonts w:ascii="Times New Roman" w:hAnsi="Times New Roman" w:cs="Times New Roman" w:hint="eastAsia"/>
          <w:sz w:val="24"/>
          <w:szCs w:val="24"/>
        </w:rPr>
        <w:instrText>—</w:instrText>
      </w:r>
      <w:r w:rsidR="008201EF">
        <w:rPr>
          <w:rFonts w:ascii="Times New Roman" w:hAnsi="Times New Roman" w:cs="Times New Roman"/>
          <w:sz w:val="24"/>
          <w:szCs w:val="24"/>
        </w:rPr>
        <w:instrText xml:space="preserve">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r w:rsidRPr="0034283E">
        <w:rPr>
          <w:rFonts w:ascii="Times New Roman" w:hAnsi="Times New Roman" w:cs="Times New Roman"/>
          <w:sz w:val="24"/>
          <w:szCs w:val="24"/>
        </w:rPr>
        <w:t xml:space="preserve">. Here, for the first time, we identified C_ID4 and H_ID29, along with their corresponding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w:t>
      </w:r>
      <w:r w:rsidR="00E65FD8">
        <w:rPr>
          <w:rFonts w:ascii="Times New Roman" w:hAnsi="Times New Roman" w:cs="Times New Roman"/>
          <w:sz w:val="24"/>
          <w:szCs w:val="24"/>
        </w:rPr>
        <w:t>Indel8</w:t>
      </w:r>
      <w:r w:rsidRPr="0034283E">
        <w:rPr>
          <w:rFonts w:ascii="Times New Roman" w:hAnsi="Times New Roman" w:cs="Times New Roman"/>
          <w:sz w:val="24"/>
          <w:szCs w:val="24"/>
        </w:rPr>
        <w:t>9 representations: InsDel4a and InsDel4b show a higher proportion of peaks at L(3,):</w:t>
      </w:r>
      <w:r w:rsidRPr="008F14CF">
        <w:rPr>
          <w:rFonts w:ascii="Times New Roman" w:hAnsi="Times New Roman" w:cs="Times New Roman"/>
          <w:i/>
          <w:iCs/>
          <w:sz w:val="24"/>
          <w:szCs w:val="24"/>
        </w:rPr>
        <w:t>U(3,)</w:t>
      </w:r>
      <w:r w:rsidRPr="0034283E">
        <w:rPr>
          <w:rFonts w:ascii="Times New Roman" w:hAnsi="Times New Roman" w:cs="Times New Roman"/>
          <w:sz w:val="24"/>
          <w:szCs w:val="24"/>
        </w:rPr>
        <w:t>:</w:t>
      </w:r>
      <w:r w:rsidRPr="008F14CF">
        <w:rPr>
          <w:rFonts w:ascii="Times New Roman" w:hAnsi="Times New Roman" w:cs="Times New Roman"/>
          <w:i/>
          <w:iCs/>
          <w:sz w:val="24"/>
          <w:szCs w:val="24"/>
        </w:rPr>
        <w:t>R(2,9)</w:t>
      </w:r>
      <w:r w:rsidRPr="0034283E">
        <w:rPr>
          <w:rFonts w:ascii="Times New Roman" w:hAnsi="Times New Roman" w:cs="Times New Roman"/>
          <w:sz w:val="24"/>
          <w:szCs w:val="24"/>
        </w:rPr>
        <w:t>, while InsDel29 is dominated by the peak at L(2,8):</w:t>
      </w:r>
      <w:r w:rsidRPr="008F14CF">
        <w:rPr>
          <w:rFonts w:ascii="Times New Roman" w:hAnsi="Times New Roman" w:cs="Times New Roman"/>
          <w:i/>
          <w:iCs/>
          <w:sz w:val="24"/>
          <w:szCs w:val="24"/>
        </w:rPr>
        <w:t>U(1,2)</w:t>
      </w:r>
      <w:r w:rsidRPr="0034283E">
        <w:rPr>
          <w:rFonts w:ascii="Times New Roman" w:hAnsi="Times New Roman" w:cs="Times New Roman"/>
          <w:sz w:val="24"/>
          <w:szCs w:val="24"/>
        </w:rPr>
        <w:t>:</w:t>
      </w:r>
      <w:r w:rsidRPr="008F14CF">
        <w:rPr>
          <w:rFonts w:ascii="Times New Roman" w:hAnsi="Times New Roman" w:cs="Times New Roman"/>
          <w:i/>
          <w:iCs/>
          <w:sz w:val="24"/>
          <w:szCs w:val="24"/>
        </w:rPr>
        <w:t>R(2,4)</w:t>
      </w:r>
      <w:r w:rsidRPr="0034283E">
        <w:rPr>
          <w:rFonts w:ascii="Times New Roman" w:hAnsi="Times New Roman" w:cs="Times New Roman"/>
          <w:sz w:val="24"/>
          <w:szCs w:val="24"/>
        </w:rPr>
        <w:t>.</w:t>
      </w:r>
    </w:p>
    <w:p w14:paraId="0B07F063" w14:textId="2660758C" w:rsidR="00744AA4" w:rsidRPr="00744AA4" w:rsidRDefault="004F5B35" w:rsidP="00744AA4">
      <w:pPr>
        <w:spacing w:line="480" w:lineRule="auto"/>
        <w:rPr>
          <w:rFonts w:ascii="Times New Roman" w:hAnsi="Times New Roman" w:cs="Times New Roman"/>
          <w:sz w:val="24"/>
          <w:szCs w:val="24"/>
        </w:rPr>
      </w:pPr>
      <w:commentRangeStart w:id="107"/>
      <w:commentRangeEnd w:id="107"/>
      <w:r>
        <w:rPr>
          <w:rStyle w:val="CommentReference"/>
        </w:rPr>
        <w:commentReference w:id="107"/>
      </w:r>
      <w:r w:rsidR="0088308B" w:rsidRPr="0088308B">
        <w:t xml:space="preserve"> </w:t>
      </w:r>
      <w:r w:rsidR="0088308B" w:rsidRPr="0088308B">
        <w:rPr>
          <w:rFonts w:ascii="Times New Roman" w:hAnsi="Times New Roman" w:cs="Times New Roman"/>
          <w:sz w:val="24"/>
          <w:szCs w:val="24"/>
        </w:rPr>
        <w:t xml:space="preserve">Because </w:t>
      </w:r>
      <w:r w:rsidR="00E65FD8">
        <w:rPr>
          <w:rFonts w:ascii="Times New Roman" w:hAnsi="Times New Roman" w:cs="Times New Roman"/>
          <w:sz w:val="24"/>
          <w:szCs w:val="24"/>
        </w:rPr>
        <w:t>Indel8</w:t>
      </w:r>
      <w:r w:rsidR="0088308B" w:rsidRPr="0088308B">
        <w:rPr>
          <w:rFonts w:ascii="Times New Roman" w:hAnsi="Times New Roman" w:cs="Times New Roman"/>
          <w:sz w:val="24"/>
          <w:szCs w:val="24"/>
        </w:rPr>
        <w:t>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0088308B" w:rsidRPr="0088308B">
        <w:rPr>
          <w:rFonts w:ascii="Times New Roman" w:hAnsi="Times New Roman" w:cs="Times New Roman"/>
          <w:sz w:val="24"/>
          <w:szCs w:val="24"/>
        </w:rPr>
        <w:t xml:space="preserve"> and their corresponding ID83 signatures, we focused </w:t>
      </w:r>
      <w:r w:rsidR="00171D4F">
        <w:rPr>
          <w:rFonts w:ascii="Times New Roman" w:hAnsi="Times New Roman" w:cs="Times New Roman" w:hint="eastAsia"/>
          <w:sz w:val="24"/>
          <w:szCs w:val="24"/>
        </w:rPr>
        <w:t xml:space="preserve">most of </w:t>
      </w:r>
      <w:r w:rsidR="0088308B"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971A8D">
        <w:rPr>
          <w:rFonts w:ascii="Times New Roman" w:hAnsi="Times New Roman" w:cs="Times New Roman" w:hint="eastAsia"/>
          <w:sz w:val="24"/>
          <w:szCs w:val="24"/>
        </w:rPr>
        <w:t>, Figures S4D</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924D77">
        <w:rPr>
          <w:rFonts w:ascii="Times New Roman" w:hAnsi="Times New Roman" w:cs="Times New Roman" w:hint="eastAsia"/>
          <w:sz w:val="24"/>
          <w:szCs w:val="24"/>
        </w:rPr>
        <w:t>7</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744AA4" w:rsidRPr="00744AA4">
        <w:rPr>
          <w:rFonts w:ascii="Times New Roman" w:hAnsi="Times New Roman" w:cs="Times New Roman"/>
          <w:sz w:val="24"/>
          <w:szCs w:val="24"/>
        </w:rPr>
        <w:t>).</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w:t>
      </w:r>
      <w:r w:rsidR="008C4829">
        <w:rPr>
          <w:rFonts w:ascii="Times New Roman" w:hAnsi="Times New Roman" w:cs="Times New Roman" w:hint="eastAsia"/>
          <w:sz w:val="24"/>
          <w:szCs w:val="24"/>
        </w:rPr>
        <w:lastRenderedPageBreak/>
        <w:t xml:space="preserve">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091D7E">
        <w:rPr>
          <w:rFonts w:ascii="Times New Roman" w:hAnsi="Times New Roman" w:cs="Times New Roman" w:hint="eastAsia"/>
          <w:sz w:val="24"/>
          <w:szCs w:val="24"/>
        </w:rPr>
        <w:t>).</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D</w:t>
      </w:r>
      <w:r w:rsidR="001C490D">
        <w:rPr>
          <w:rFonts w:ascii="Times New Roman" w:hAnsi="Times New Roman" w:cs="Times New Roman" w:hint="eastAsia"/>
          <w:sz w:val="24"/>
          <w:szCs w:val="24"/>
        </w:rPr>
        <w:t>).</w:t>
      </w:r>
    </w:p>
    <w:p w14:paraId="5A09CC0D" w14:textId="09E27EFA"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A). Tumors exhibiting high H_ID29 activity show deletion sequences that closely resemble those observed in RNASEH2B null HEK293T cells, as well as in Rnaseh2b knockout mouse tumors and RNaseH2</w:t>
      </w:r>
      <w:r w:rsidR="00425EB6">
        <w:rPr>
          <w:rFonts w:ascii="Times New Roman" w:hAnsi="Times New Roman" w:cs="Times New Roman" w:hint="eastAsia"/>
          <w:sz w:val="24"/>
          <w:szCs w:val="24"/>
        </w:rPr>
        <w:t>-</w:t>
      </w:r>
      <w:r w:rsidRPr="008954AD">
        <w:rPr>
          <w:rFonts w:ascii="Times New Roman" w:hAnsi="Times New Roman" w:cs="Times New Roman"/>
          <w:sz w:val="24"/>
          <w:szCs w:val="24"/>
        </w:rPr>
        <w:t xml:space="preserve">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34CBA55B"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w:t>
      </w:r>
      <w:r w:rsidR="008F14CF">
        <w:rPr>
          <w:rFonts w:ascii="Times New Roman" w:hAnsi="Times New Roman" w:cs="Times New Roman" w:hint="eastAsia"/>
          <w:sz w:val="24"/>
          <w:szCs w:val="24"/>
        </w:rPr>
        <w:t xml:space="preserve">and InsDel29 </w:t>
      </w:r>
      <w:r w:rsidRPr="00744AA4">
        <w:rPr>
          <w:rFonts w:ascii="Times New Roman" w:hAnsi="Times New Roman" w:cs="Times New Roman"/>
          <w:sz w:val="24"/>
          <w:szCs w:val="24"/>
        </w:rPr>
        <w:t xml:space="preserve">as </w:t>
      </w:r>
      <w:r w:rsidR="008F14CF">
        <w:rPr>
          <w:rFonts w:ascii="Times New Roman" w:hAnsi="Times New Roman" w:cs="Times New Roman" w:hint="eastAsia"/>
          <w:sz w:val="24"/>
          <w:szCs w:val="24"/>
        </w:rPr>
        <w:t>two</w:t>
      </w:r>
      <w:r w:rsidRPr="00744AA4">
        <w:rPr>
          <w:rFonts w:ascii="Times New Roman" w:hAnsi="Times New Roman" w:cs="Times New Roman"/>
          <w:sz w:val="24"/>
          <w:szCs w:val="24"/>
        </w:rPr>
        <w:t xml:space="preserve">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w:t>
      </w:r>
      <w:r w:rsidR="00EA1D93">
        <w:rPr>
          <w:rFonts w:ascii="Times New Roman" w:hAnsi="Times New Roman" w:cs="Times New Roman" w:hint="eastAsia"/>
          <w:sz w:val="24"/>
          <w:szCs w:val="24"/>
        </w:rPr>
        <w:lastRenderedPageBreak/>
        <w:t xml:space="preserve">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o investigate the contribution of mutational signatures to indels in cancer genes, we analyzed the exonic regions of 581 Tier 1 genes from the Cancer Gene Census (</w:t>
      </w:r>
      <w:proofErr w:type="spellStart"/>
      <w:r w:rsidRPr="00524A21">
        <w:rPr>
          <w:rFonts w:ascii="Times New Roman" w:hAnsi="Times New Roman" w:cs="Times New Roman"/>
          <w:sz w:val="24"/>
          <w:szCs w:val="24"/>
        </w:rPr>
        <w:t>Sondka</w:t>
      </w:r>
      <w:proofErr w:type="spellEnd"/>
      <w:r w:rsidRPr="00524A21">
        <w:rPr>
          <w:rFonts w:ascii="Times New Roman" w:hAnsi="Times New Roman" w:cs="Times New Roman"/>
          <w:sz w:val="24"/>
          <w:szCs w:val="24"/>
        </w:rPr>
        <w:t xml:space="preserve"> et al., 2018). We excluded DEL:1:T:5+ and INS:1:T: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C:1:1), while TOP1-TAM 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lastRenderedPageBreak/>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78DD648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signature analysis</w:t>
      </w:r>
      <w:r w:rsidR="00C5640C">
        <w:rPr>
          <w:rFonts w:ascii="Times New Roman" w:hAnsi="Times New Roman" w:cs="Times New Roman" w:hint="eastAsia"/>
          <w:sz w:val="24"/>
          <w:szCs w:val="24"/>
        </w:rPr>
        <w:t xml:space="preserve"> in both </w:t>
      </w:r>
      <w:r w:rsidR="00E65FD8">
        <w:rPr>
          <w:rFonts w:ascii="Times New Roman" w:hAnsi="Times New Roman" w:cs="Times New Roman" w:hint="eastAsia"/>
          <w:sz w:val="24"/>
          <w:szCs w:val="24"/>
        </w:rPr>
        <w:t>Indel8</w:t>
      </w:r>
      <w:r w:rsidR="00C5640C">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C5640C">
        <w:rPr>
          <w:rFonts w:ascii="Times New Roman" w:hAnsi="Times New Roman" w:cs="Times New Roman" w:hint="eastAsia"/>
          <w:sz w:val="24"/>
          <w:szCs w:val="24"/>
        </w:rPr>
        <w:t>9 taxonomy</w:t>
      </w:r>
      <w:r w:rsidR="00EC30AE" w:rsidRPr="008A1C58">
        <w:rPr>
          <w:rFonts w:ascii="Times New Roman" w:hAnsi="Times New Roman" w:cs="Times New Roman"/>
          <w:sz w:val="24"/>
          <w:szCs w:val="24"/>
        </w:rPr>
        <w:t>,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w:t>
      </w:r>
      <w:r w:rsidR="00E65FD8">
        <w:rPr>
          <w:rFonts w:ascii="Times New Roman" w:hAnsi="Times New Roman" w:cs="Times New Roman"/>
          <w:sz w:val="24"/>
          <w:szCs w:val="24"/>
        </w:rPr>
        <w:t>Indel8</w:t>
      </w:r>
      <w:r w:rsidR="00C5640C">
        <w:rPr>
          <w:rFonts w:ascii="Times New Roman" w:hAnsi="Times New Roman" w:cs="Times New Roman" w:hint="eastAsia"/>
          <w:sz w:val="24"/>
          <w:szCs w:val="24"/>
        </w:rPr>
        <w:t xml:space="preserve">3 and 41 </w:t>
      </w:r>
      <w:r w:rsidR="00E65FD8">
        <w:rPr>
          <w:rFonts w:ascii="Times New Roman" w:hAnsi="Times New Roman" w:cs="Times New Roman" w:hint="eastAsia"/>
          <w:sz w:val="24"/>
          <w:szCs w:val="24"/>
        </w:rPr>
        <w:t>Indel8</w:t>
      </w:r>
      <w:r w:rsidR="00C5640C">
        <w:rPr>
          <w:rFonts w:ascii="Times New Roman" w:hAnsi="Times New Roman" w:cs="Times New Roman" w:hint="eastAsia"/>
          <w:sz w:val="24"/>
          <w:szCs w:val="24"/>
        </w:rPr>
        <w:t>9</w:t>
      </w:r>
      <w:r w:rsidR="00B759FF" w:rsidRPr="008A1C58">
        <w:rPr>
          <w:rFonts w:ascii="Times New Roman" w:hAnsi="Times New Roman" w:cs="Times New Roman"/>
          <w:sz w:val="24"/>
          <w:szCs w:val="24"/>
        </w:rPr>
        <w:t xml:space="preserve"> mutational signatures. We identified </w:t>
      </w:r>
      <w:r w:rsidR="00C5640C">
        <w:rPr>
          <w:rFonts w:ascii="Times New Roman" w:hAnsi="Times New Roman" w:cs="Times New Roman" w:hint="eastAsia"/>
          <w:sz w:val="24"/>
          <w:szCs w:val="24"/>
        </w:rPr>
        <w:t>two</w:t>
      </w:r>
      <w:r w:rsidR="00B759FF" w:rsidRPr="008A1C58">
        <w:rPr>
          <w:rFonts w:ascii="Times New Roman" w:hAnsi="Times New Roman" w:cs="Times New Roman"/>
          <w:sz w:val="24"/>
          <w:szCs w:val="24"/>
        </w:rPr>
        <w:t xml:space="preserve"> indel signature</w:t>
      </w:r>
      <w:r w:rsidR="00C5640C">
        <w:rPr>
          <w:rFonts w:ascii="Times New Roman" w:hAnsi="Times New Roman" w:cs="Times New Roman" w:hint="eastAsia"/>
          <w:sz w:val="24"/>
          <w:szCs w:val="24"/>
        </w:rPr>
        <w:t>s (H_ID29 and InsDel29)</w:t>
      </w:r>
      <w:r w:rsidR="00B759FF" w:rsidRPr="008A1C58">
        <w:rPr>
          <w:rFonts w:ascii="Times New Roman" w:hAnsi="Times New Roman" w:cs="Times New Roman"/>
          <w:sz w:val="24"/>
          <w:szCs w:val="24"/>
        </w:rPr>
        <w:t xml:space="preserv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70C820A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Islam et al., 2022).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indel mutational signatures, including 9 </w:t>
      </w:r>
      <w:r w:rsidRPr="00114E7D">
        <w:rPr>
          <w:rFonts w:ascii="Times New Roman" w:hAnsi="Times New Roman" w:cs="Times New Roman"/>
          <w:sz w:val="24"/>
          <w:szCs w:val="24"/>
        </w:rPr>
        <w:lastRenderedPageBreak/>
        <w:t xml:space="preserve">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SigProfilerExtractor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associated with indels. Our study underscores the effectiveness of mSigHdp for mining large datasets and demonstrates its capability to reveal novel signatures in highly sparse, low-count data.</w:t>
      </w:r>
    </w:p>
    <w:p w14:paraId="499335AA" w14:textId="4899EAE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t>
      </w:r>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5D6869" w:rsidRDefault="000F4F7D" w:rsidP="008A1C58">
      <w:pPr>
        <w:spacing w:line="480" w:lineRule="auto"/>
        <w:rPr>
          <w:rFonts w:ascii="Times New Roman" w:hAnsi="Times New Roman" w:cs="Times New Roman"/>
          <w:b/>
          <w:bCs/>
          <w:sz w:val="24"/>
          <w:szCs w:val="24"/>
        </w:rPr>
      </w:pPr>
      <w:r w:rsidRPr="005D6869">
        <w:rPr>
          <w:rFonts w:ascii="Times New Roman" w:hAnsi="Times New Roman" w:cs="Times New Roman"/>
          <w:b/>
          <w:bCs/>
          <w:sz w:val="24"/>
          <w:szCs w:val="24"/>
        </w:rPr>
        <w:t>Data</w:t>
      </w:r>
      <w:r w:rsidR="00B93C96" w:rsidRPr="005D6869">
        <w:rPr>
          <w:rFonts w:ascii="Times New Roman" w:hAnsi="Times New Roman" w:cs="Times New Roman"/>
          <w:b/>
          <w:bCs/>
          <w:sz w:val="24"/>
          <w:szCs w:val="24"/>
        </w:rPr>
        <w:t xml:space="preserve"> source</w:t>
      </w:r>
    </w:p>
    <w:p w14:paraId="0A888F68" w14:textId="68140CB3"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8D5421" w:rsidRPr="008D5421">
        <w:rPr>
          <w:rFonts w:ascii="Times New Roman" w:hAnsi="Times New Roman" w:cs="Times New Roman"/>
          <w:sz w:val="24"/>
          <w:szCs w:val="24"/>
        </w:rPr>
        <w:t xml:space="preserve">Hartwig Medical Foundation through standardized procedures and </w:t>
      </w:r>
      <w:r w:rsidR="008D5421" w:rsidRPr="008D5421">
        <w:rPr>
          <w:rFonts w:ascii="Times New Roman" w:hAnsi="Times New Roman" w:cs="Times New Roman"/>
          <w:sz w:val="24"/>
          <w:szCs w:val="24"/>
        </w:rPr>
        <w:lastRenderedPageBreak/>
        <w:t>request forms that can be found at https://www.hartwigmedicalfoundation.nl/en/appyling-for-data/</w:t>
      </w:r>
      <w:r w:rsidR="008D5421">
        <w:rPr>
          <w:rFonts w:ascii="Times New Roman" w:hAnsi="Times New Roman" w:cs="Times New Roman" w:hint="eastAsia"/>
          <w:sz w:val="24"/>
          <w:szCs w:val="24"/>
        </w:rPr>
        <w:t>.</w:t>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MuSiCal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w:t>
      </w:r>
      <w:r w:rsidR="00AE1ADE" w:rsidRPr="008A1C58">
        <w:rPr>
          <w:rFonts w:ascii="Times New Roman" w:hAnsi="Times New Roman" w:cs="Times New Roman"/>
          <w:sz w:val="24"/>
          <w:szCs w:val="24"/>
        </w:rPr>
        <w:lastRenderedPageBreak/>
        <w:t>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7A7357C5"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Simulating synthetic cancer datasets</w:t>
      </w:r>
    </w:p>
    <w:p w14:paraId="4D440508" w14:textId="76AC81F0" w:rsidR="006F713A" w:rsidRPr="00A519BD" w:rsidRDefault="006F713A" w:rsidP="00A519BD">
      <w:pPr>
        <w:spacing w:line="480" w:lineRule="auto"/>
        <w:rPr>
          <w:rFonts w:ascii="Times New Roman" w:hAnsi="Times New Roman" w:cs="Times New Roman"/>
          <w:sz w:val="24"/>
          <w:szCs w:val="24"/>
        </w:rPr>
      </w:pPr>
      <w:r w:rsidRPr="00A519BD">
        <w:rPr>
          <w:rFonts w:ascii="Times New Roman" w:hAnsi="Times New Roman" w:cs="Times New Roman"/>
          <w:sz w:val="24"/>
          <w:szCs w:val="24"/>
        </w:rPr>
        <w:t>Synthetic cancer datasets were simulated using SigProfilerSimulator (</w:t>
      </w:r>
      <w:hyperlink r:id="rId19" w:history="1">
        <w:r w:rsidRPr="00A519BD">
          <w:rPr>
            <w:rStyle w:val="Hyperlink"/>
            <w:rFonts w:ascii="Times New Roman" w:hAnsi="Times New Roman" w:cs="Times New Roman"/>
            <w:sz w:val="24"/>
            <w:szCs w:val="24"/>
          </w:rPr>
          <w:t>https://bmcbioinformatics.biomedcentral.com/articles/10.1186/s12859-020-03772-3</w:t>
        </w:r>
      </w:hyperlink>
      <w:r w:rsidRPr="00A519BD">
        <w:rPr>
          <w:rFonts w:ascii="Times New Roman" w:hAnsi="Times New Roman" w:cs="Times New Roman"/>
          <w:sz w:val="24"/>
          <w:szCs w:val="24"/>
        </w:rPr>
        <w:t xml:space="preserve">). </w:t>
      </w:r>
    </w:p>
    <w:p w14:paraId="4581E2D7" w14:textId="643829AF"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 xml:space="preserve">Annotating somatic indels based on transcribed versus </w:t>
      </w:r>
      <w:r w:rsidR="005D6869">
        <w:rPr>
          <w:rFonts w:ascii="Times New Roman" w:hAnsi="Times New Roman" w:cs="Times New Roman"/>
          <w:b/>
          <w:bCs/>
          <w:sz w:val="24"/>
          <w:szCs w:val="24"/>
        </w:rPr>
        <w:t>un</w:t>
      </w:r>
      <w:r w:rsidRPr="00A519BD">
        <w:rPr>
          <w:rFonts w:ascii="Times New Roman" w:hAnsi="Times New Roman" w:cs="Times New Roman"/>
          <w:b/>
          <w:bCs/>
          <w:sz w:val="24"/>
          <w:szCs w:val="24"/>
        </w:rPr>
        <w:t>-transcribed strand</w:t>
      </w:r>
    </w:p>
    <w:p w14:paraId="40B6CB67" w14:textId="0032405E" w:rsidR="006F713A" w:rsidRPr="00A519BD" w:rsidRDefault="006F713A">
      <w:pPr>
        <w:spacing w:line="480" w:lineRule="auto"/>
        <w:rPr>
          <w:rFonts w:ascii="Times New Roman" w:hAnsi="Times New Roman" w:cs="Times New Roman"/>
          <w:sz w:val="24"/>
          <w:szCs w:val="24"/>
        </w:rPr>
        <w:pPrChange w:id="108" w:author="Mini Huang" w:date="2025-07-04T09:43:00Z">
          <w:pPr>
            <w:spacing w:line="360" w:lineRule="auto"/>
          </w:pPr>
        </w:pPrChange>
      </w:pPr>
      <w:r w:rsidRPr="00A519BD">
        <w:rPr>
          <w:rFonts w:ascii="Times New Roman" w:hAnsi="Times New Roman" w:cs="Times New Roman"/>
          <w:sz w:val="24"/>
          <w:szCs w:val="24"/>
        </w:rPr>
        <w:t>We followed the method in (</w:t>
      </w:r>
      <w:r>
        <w:fldChar w:fldCharType="begin"/>
      </w:r>
      <w:r>
        <w:instrText>HYPERLINK "https://doi.org/10.1016/j.celrep.2023.112930"</w:instrText>
      </w:r>
      <w:r>
        <w:fldChar w:fldCharType="separate"/>
      </w:r>
      <w:r w:rsidRPr="00A519BD">
        <w:rPr>
          <w:rFonts w:ascii="Times New Roman" w:hAnsi="Times New Roman" w:cs="Times New Roman"/>
          <w:sz w:val="24"/>
          <w:szCs w:val="24"/>
        </w:rPr>
        <w:t>https://doi.org/10.1016/j.celrep.2023.112930</w:t>
      </w:r>
      <w:r>
        <w:fldChar w:fldCharType="end"/>
      </w:r>
      <w:r w:rsidRPr="00A519BD">
        <w:rPr>
          <w:rFonts w:ascii="Times New Roman" w:hAnsi="Times New Roman" w:cs="Times New Roman"/>
          <w:sz w:val="24"/>
          <w:szCs w:val="24"/>
        </w:rPr>
        <w:t>). Briefly somatic indels were called with respect to the + strand of the reference genome and further annotated in regard to the pyrimidine base(s) of the insertion/deletion. Thus, indels with only C or T bases were annotated as + strand mutations; indels with only A or G bases were annotated as – strand 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rPr>
          <w:rFonts w:ascii="Times New Roman" w:hAnsi="Times New Roman" w:cs="Times New Roman"/>
          <w:sz w:val="24"/>
          <w:szCs w:val="24"/>
        </w:rPr>
        <w:t xml:space="preserve"> </w:t>
      </w:r>
      <w:r w:rsidRPr="00A519BD">
        <w:rPr>
          <w:rFonts w:ascii="Times New Roman" w:hAnsi="Times New Roman" w:cs="Times New Roman"/>
          <w:sz w:val="24"/>
          <w:szCs w:val="24"/>
        </w:rPr>
        <w:t xml:space="preserve">Indels in bidirectionally transcribed regions were ignored. </w:t>
      </w:r>
    </w:p>
    <w:p w14:paraId="3FA6161E"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notating somatic indels based on leading versus lagging replication strand</w:t>
      </w:r>
    </w:p>
    <w:p w14:paraId="076A4878" w14:textId="13F0749B"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lastRenderedPageBreak/>
        <w:t>Replication strand was determined by wavelet-smoothed replication-timing signal data that indicated both “valleys” (replication termination zones) and “peaks” (replication initiation zones) (</w:t>
      </w:r>
      <w:hyperlink r:id="rId20" w:history="1">
        <w:r w:rsidRPr="00A519BD">
          <w:rPr>
            <w:rStyle w:val="Hyperlink"/>
            <w:rFonts w:ascii="Times New Roman" w:hAnsi="Times New Roman" w:cs="Times New Roman"/>
            <w:sz w:val="24"/>
            <w:szCs w:val="24"/>
          </w:rPr>
          <w:t>https://hgdownload.cse.ucsc.edu/goldenPath/hg19/encodeDCC/wgEncodeUwRepliSeq/</w:t>
        </w:r>
      </w:hyperlink>
      <w:r w:rsidRPr="00A519BD">
        <w:rPr>
          <w:rFonts w:ascii="Times New Roman" w:hAnsi="Times New Roman" w:cs="Times New Roman"/>
          <w:sz w:val="24"/>
          <w:szCs w:val="24"/>
        </w:rPr>
        <w:t>). Valleys and peaks were sorted by the genomic coordinate in ascending order. In regard to + strand of the reference genome, replication timing signal were examined for consecutive stretches of the genom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Similar to the annotation for transcription, indels were first annotated as + or – strand mutations based on the pyrimidine bases. Next, indels were counted as being on leading strand or lagging strand based on their occupancy in a leading or lagging region.</w:t>
      </w:r>
    </w:p>
    <w:p w14:paraId="136AEA67"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Detecting strand asymmetries across cancer types</w:t>
      </w:r>
    </w:p>
    <w:p w14:paraId="68E46BCC" w14:textId="1ECA0773"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1E085345"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For each strand asymmetry analyses (genic and intergenic region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transcription strand asymmetry, replication strand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indel mutations were split into two types and counted (genic vs intergenic mutation, leading strand vs lagging strand mutation, un-transcribed strand vs transcribed strand mutation). The two types were denoted as +/- strand mutations strand </w:t>
      </w:r>
      <w:r w:rsidRPr="00A519BD">
        <w:rPr>
          <w:rFonts w:ascii="Times New Roman" w:hAnsi="Times New Roman" w:cs="Times New Roman"/>
          <w:sz w:val="24"/>
          <w:szCs w:val="24"/>
        </w:rPr>
        <w:lastRenderedPageBreak/>
        <w:t>mutations in all three cases. The ratio of real somatic indels and the ratio of simulated somatic indels was calculated separately:</w:t>
      </w:r>
    </w:p>
    <w:p w14:paraId="406F2F98" w14:textId="77777777" w:rsidR="006F713A" w:rsidRPr="00A519BD" w:rsidRDefault="006F713A" w:rsidP="005D6869">
      <w:pPr>
        <w:spacing w:line="480" w:lineRule="auto"/>
        <w:rPr>
          <w:rFonts w:ascii="Times New Roman" w:hAnsi="Times New Roman" w:cs="Times New Roman"/>
          <w:i/>
          <w:sz w:val="24"/>
          <w:szCs w:val="24"/>
        </w:rPr>
      </w:pPr>
      <m:oMathPara>
        <m:oMath>
          <m:r>
            <w:rPr>
              <w:rFonts w:ascii="Cambria Math" w:hAnsi="Cambria Math" w:cs="Times New Roman"/>
              <w:sz w:val="24"/>
              <w:szCs w:val="24"/>
            </w:rPr>
            <m:t>Ratio Value=</m:t>
          </m:r>
          <m:f>
            <m:fPr>
              <m:ctrlPr>
                <w:rPr>
                  <w:rFonts w:ascii="Cambria Math" w:hAnsi="Cambria Math" w:cs="Times New Roman"/>
                  <w:i/>
                  <w:sz w:val="24"/>
                  <w:szCs w:val="24"/>
                </w:rPr>
              </m:ctrlPr>
            </m:fPr>
            <m:num>
              <m:r>
                <w:rPr>
                  <w:rFonts w:ascii="Cambria Math" w:hAnsi="Cambria Math" w:cs="Times New Roman"/>
                  <w:sz w:val="24"/>
                  <w:szCs w:val="24"/>
                </w:rPr>
                <m:t>+ strand mutation counts</m:t>
              </m:r>
            </m:num>
            <m:den>
              <m:r>
                <w:rPr>
                  <w:rFonts w:ascii="Cambria Math" w:hAnsi="Cambria Math" w:cs="Times New Roman"/>
                  <w:sz w:val="24"/>
                  <w:szCs w:val="24"/>
                </w:rPr>
                <m:t>- strand mutation counts</m:t>
              </m:r>
            </m:den>
          </m:f>
        </m:oMath>
      </m:oMathPara>
    </w:p>
    <w:p w14:paraId="0481B689"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Odds ratio between the ratio of real somatic indels and the ratio of simulated somatic indels was calculated:</w:t>
      </w:r>
    </w:p>
    <w:p w14:paraId="7F4450DA" w14:textId="77777777" w:rsidR="006F713A" w:rsidRPr="00A519BD" w:rsidRDefault="006F713A" w:rsidP="005D6869">
      <w:pPr>
        <w:spacing w:line="480" w:lineRule="auto"/>
        <w:rPr>
          <w:rFonts w:ascii="Times New Roman" w:hAnsi="Times New Roman" w:cs="Times New Roman"/>
          <w:sz w:val="24"/>
          <w:szCs w:val="24"/>
        </w:rPr>
      </w:pPr>
      <m:oMathPara>
        <m:oMath>
          <m:r>
            <w:rPr>
              <w:rFonts w:ascii="Cambria Math" w:hAnsi="Cambria Math" w:cs="Times New Roman"/>
              <w:sz w:val="24"/>
              <w:szCs w:val="24"/>
            </w:rPr>
            <m:t>Odds Ratio=</m:t>
          </m:r>
          <m:f>
            <m:fPr>
              <m:ctrlPr>
                <w:rPr>
                  <w:rFonts w:ascii="Cambria Math" w:hAnsi="Cambria Math" w:cs="Times New Roman"/>
                  <w:i/>
                  <w:sz w:val="24"/>
                  <w:szCs w:val="24"/>
                </w:rPr>
              </m:ctrlPr>
            </m:fPr>
            <m:num>
              <m:r>
                <w:rPr>
                  <w:rFonts w:ascii="Cambria Math" w:hAnsi="Cambria Math" w:cs="Times New Roman"/>
                  <w:sz w:val="24"/>
                  <w:szCs w:val="24"/>
                </w:rPr>
                <m:t>Real Ratio Value</m:t>
              </m:r>
            </m:num>
            <m:den>
              <m:r>
                <w:rPr>
                  <w:rFonts w:ascii="Cambria Math" w:hAnsi="Cambria Math" w:cs="Times New Roman"/>
                  <w:sz w:val="24"/>
                  <w:szCs w:val="24"/>
                </w:rPr>
                <m:t>Simulation Ratio Value</m:t>
              </m:r>
            </m:den>
          </m:f>
        </m:oMath>
      </m:oMathPara>
    </w:p>
    <w:p w14:paraId="49CBDAF0" w14:textId="3687B52C" w:rsidR="006F713A" w:rsidRPr="00444CD4"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p values were calculated for the odds ratio using Fisher’s exact test. </w:t>
      </w:r>
      <w:r w:rsidRPr="005C05A4">
        <w:rPr>
          <w:rFonts w:ascii="Times New Roman" w:hAnsi="Times New Roman" w:cs="Times New Roman"/>
          <w:sz w:val="24"/>
          <w:szCs w:val="24"/>
        </w:rPr>
        <w:t>Only strand asymmetries with p value &gt; 0.05 were considered showing strand asymmetries.</w:t>
      </w:r>
    </w:p>
    <w:p w14:paraId="2C9AFE75"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alyses of replication timing across cancer types</w:t>
      </w:r>
    </w:p>
    <w:p w14:paraId="760B26A9" w14:textId="2F8397AF" w:rsidR="002B3720" w:rsidRDefault="006F713A" w:rsidP="00ED3772">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timing data were obtained from</w:t>
      </w:r>
      <w:r w:rsidR="003E6214">
        <w:rPr>
          <w:rFonts w:ascii="Times New Roman" w:hAnsi="Times New Roman" w:cs="Times New Roman"/>
          <w:sz w:val="24"/>
          <w:szCs w:val="24"/>
        </w:rPr>
        <w:t xml:space="preserve"> </w:t>
      </w:r>
      <w:r w:rsidRPr="00A519BD">
        <w:rPr>
          <w:rFonts w:ascii="Times New Roman" w:hAnsi="Times New Roman" w:cs="Times New Roman"/>
          <w:sz w:val="24"/>
          <w:szCs w:val="24"/>
        </w:rPr>
        <w:t>(</w:t>
      </w:r>
      <w:hyperlink r:id="rId21" w:history="1">
        <w:r w:rsidR="00FD1D65" w:rsidRPr="00FA028E">
          <w:rPr>
            <w:rStyle w:val="Hyperlink"/>
            <w:rFonts w:ascii="Times New Roman" w:hAnsi="Times New Roman" w:cs="Times New Roman"/>
            <w:sz w:val="24"/>
            <w:szCs w:val="24"/>
          </w:rPr>
          <w:t>https://genomebiology.biomedcentral.com/articles/10.1186/s13059-018-1509-y</w:t>
        </w:r>
      </w:hyperlink>
      <w:r w:rsidR="00FD1D65">
        <w:rPr>
          <w:rFonts w:ascii="Times New Roman" w:hAnsi="Times New Roman" w:cs="Times New Roman"/>
          <w:sz w:val="24"/>
          <w:szCs w:val="24"/>
        </w:rPr>
        <w:t xml:space="preserve">) </w:t>
      </w:r>
      <w:r w:rsidRPr="00A519BD">
        <w:rPr>
          <w:rFonts w:ascii="Times New Roman" w:hAnsi="Times New Roman" w:cs="Times New Roman"/>
          <w:sz w:val="24"/>
          <w:szCs w:val="24"/>
        </w:rPr>
        <w:t>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2C8FC069" w14:textId="7DD21FCC" w:rsidR="002B3720"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Replication timing mutation counts were generated for both real and simulated somatic indels.</w:t>
      </w:r>
      <w:r w:rsidR="002B3720">
        <w:rPr>
          <w:rFonts w:ascii="Times New Roman" w:hAnsi="Times New Roman" w:cs="Times New Roman"/>
          <w:sz w:val="24"/>
          <w:szCs w:val="24"/>
        </w:rPr>
        <w:t xml:space="preserve"> </w:t>
      </w:r>
      <w:r w:rsidRPr="00ED3772">
        <w:rPr>
          <w:rFonts w:ascii="Times New Roman" w:hAnsi="Times New Roman" w:cs="Times New Roman"/>
          <w:sz w:val="24"/>
          <w:szCs w:val="24"/>
        </w:rPr>
        <w:t xml:space="preserve">To classify whether the replication timing mutation density was increasing, flat, or decreasing, two linear regression models were fitted to the values of the real somatic indels count </w:t>
      </w:r>
      <w:r w:rsidR="00B706E3">
        <w:rPr>
          <w:rFonts w:ascii="Times New Roman" w:hAnsi="Times New Roman" w:cs="Times New Roman"/>
          <w:sz w:val="24"/>
          <w:szCs w:val="24"/>
        </w:rPr>
        <w:t>R(X</w:t>
      </w:r>
      <w:r w:rsidR="00B706E3" w:rsidRPr="00B706E3">
        <w:rPr>
          <w:rFonts w:ascii="Times New Roman" w:hAnsi="Times New Roman" w:cs="Times New Roman"/>
          <w:sz w:val="24"/>
          <w:szCs w:val="24"/>
          <w:vertAlign w:val="subscript"/>
        </w:rPr>
        <w:t>1</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2</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3</w:t>
      </w:r>
      <w:r w:rsidR="00B706E3">
        <w:rPr>
          <w:rFonts w:ascii="Times New Roman" w:hAnsi="Times New Roman" w:cs="Times New Roman"/>
          <w:sz w:val="24"/>
          <w:szCs w:val="24"/>
        </w:rPr>
        <w:t>, … X</w:t>
      </w:r>
      <w:r w:rsidR="00B706E3" w:rsidRPr="00B706E3">
        <w:rPr>
          <w:rFonts w:ascii="Times New Roman" w:hAnsi="Times New Roman" w:cs="Times New Roman"/>
          <w:sz w:val="24"/>
          <w:szCs w:val="24"/>
          <w:vertAlign w:val="subscript"/>
        </w:rPr>
        <w:t>10</w:t>
      </w:r>
      <w:r w:rsidR="00B706E3">
        <w:rPr>
          <w:rFonts w:ascii="Times New Roman" w:hAnsi="Times New Roman" w:cs="Times New Roman"/>
          <w:sz w:val="24"/>
          <w:szCs w:val="24"/>
        </w:rPr>
        <w:t xml:space="preserve">) </w:t>
      </w:r>
      <w:r w:rsidRPr="00ED3772">
        <w:rPr>
          <w:rFonts w:ascii="Times New Roman" w:hAnsi="Times New Roman" w:cs="Times New Roman"/>
          <w:sz w:val="24"/>
          <w:szCs w:val="24"/>
        </w:rPr>
        <w:t>and the values of simulated somatic indel counts</w:t>
      </w:r>
      <w:r w:rsidR="00BC4952">
        <w:rPr>
          <w:rFonts w:ascii="Times New Roman" w:hAnsi="Times New Roman" w:cs="Times New Roman"/>
          <w:sz w:val="24"/>
          <w:szCs w:val="24"/>
        </w:rPr>
        <w:t xml:space="preserve"> </w:t>
      </w:r>
      <w:r w:rsidR="002F6704">
        <w:rPr>
          <w:rFonts w:ascii="Times New Roman" w:hAnsi="Times New Roman" w:cs="Times New Roman"/>
          <w:sz w:val="24"/>
          <w:szCs w:val="24"/>
        </w:rPr>
        <w:t>S</w:t>
      </w:r>
      <w:r w:rsidR="00BC4952">
        <w:rPr>
          <w:rFonts w:ascii="Times New Roman" w:hAnsi="Times New Roman" w:cs="Times New Roman"/>
          <w:sz w:val="24"/>
          <w:szCs w:val="24"/>
        </w:rPr>
        <w:t>(X</w:t>
      </w:r>
      <w:r w:rsidR="00BC4952" w:rsidRPr="00B706E3">
        <w:rPr>
          <w:rFonts w:ascii="Times New Roman" w:hAnsi="Times New Roman" w:cs="Times New Roman"/>
          <w:sz w:val="24"/>
          <w:szCs w:val="24"/>
          <w:vertAlign w:val="subscript"/>
        </w:rPr>
        <w:t>1</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2</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3</w:t>
      </w:r>
      <w:r w:rsidR="00BC4952">
        <w:rPr>
          <w:rFonts w:ascii="Times New Roman" w:hAnsi="Times New Roman" w:cs="Times New Roman"/>
          <w:sz w:val="24"/>
          <w:szCs w:val="24"/>
        </w:rPr>
        <w:t>, … X</w:t>
      </w:r>
      <w:r w:rsidR="00BC4952" w:rsidRPr="00B706E3">
        <w:rPr>
          <w:rFonts w:ascii="Times New Roman" w:hAnsi="Times New Roman" w:cs="Times New Roman"/>
          <w:sz w:val="24"/>
          <w:szCs w:val="24"/>
          <w:vertAlign w:val="subscript"/>
        </w:rPr>
        <w:t>10</w:t>
      </w:r>
      <w:r w:rsidR="00BC4952">
        <w:rPr>
          <w:rFonts w:ascii="Times New Roman" w:hAnsi="Times New Roman" w:cs="Times New Roman"/>
          <w:sz w:val="24"/>
          <w:szCs w:val="24"/>
        </w:rPr>
        <w:t>)</w:t>
      </w:r>
      <w:r w:rsidRPr="00ED3772">
        <w:rPr>
          <w:rFonts w:ascii="Times New Roman" w:hAnsi="Times New Roman" w:cs="Times New Roman"/>
          <w:sz w:val="24"/>
          <w:szCs w:val="24"/>
        </w:rPr>
        <w:t>, respectively</w:t>
      </w:r>
      <w:r w:rsidR="002B3720">
        <w:rPr>
          <w:rFonts w:ascii="Times New Roman" w:hAnsi="Times New Roman" w:cs="Times New Roman"/>
          <w:sz w:val="24"/>
          <w:szCs w:val="24"/>
        </w:rPr>
        <w:t>.</w:t>
      </w:r>
    </w:p>
    <w:p w14:paraId="0E62BF78" w14:textId="29D68675"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w:lastRenderedPageBreak/>
            <m:t xml:space="preserve">lm(Real somatic indels count ~ replication timing) </m:t>
          </m:r>
        </m:oMath>
      </m:oMathPara>
    </w:p>
    <w:p w14:paraId="380D3EF4" w14:textId="651E870C"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Simulated somatic indels count ~ replication timing)</m:t>
          </m:r>
        </m:oMath>
      </m:oMathPara>
    </w:p>
    <w:p w14:paraId="59069DE0" w14:textId="2F862358" w:rsidR="002B3720" w:rsidRDefault="00C02A57" w:rsidP="00ED3772">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above formula, </w:t>
      </w:r>
      <w:r w:rsidRPr="00C02A57">
        <w:rPr>
          <w:rFonts w:ascii="Times New Roman" w:hAnsi="Times New Roman" w:cs="Times New Roman"/>
          <w:sz w:val="24"/>
          <w:szCs w:val="24"/>
        </w:rPr>
        <w:t>replication timing</w:t>
      </w:r>
      <w:r>
        <w:rPr>
          <w:rFonts w:ascii="Times New Roman" w:hAnsi="Times New Roman" w:cs="Times New Roman"/>
          <w:sz w:val="24"/>
          <w:szCs w:val="24"/>
        </w:rPr>
        <w:t xml:space="preserve"> denotes a vector c(1,2,3 … 10).</w:t>
      </w:r>
    </w:p>
    <w:p w14:paraId="710FB926" w14:textId="1A586FFA" w:rsidR="00096BCC" w:rsidRDefault="00096BCC" w:rsidP="00ED3772">
      <w:pPr>
        <w:spacing w:line="480" w:lineRule="auto"/>
        <w:rPr>
          <w:rFonts w:ascii="Times New Roman" w:hAnsi="Times New Roman" w:cs="Times New Roman"/>
          <w:sz w:val="24"/>
          <w:szCs w:val="24"/>
        </w:rPr>
      </w:pPr>
      <w:r>
        <w:rPr>
          <w:rFonts w:ascii="Times New Roman" w:hAnsi="Times New Roman" w:cs="Times New Roman"/>
          <w:sz w:val="24"/>
          <w:szCs w:val="24"/>
        </w:rPr>
        <w:t>The r</w:t>
      </w:r>
      <w:r w:rsidRPr="00ED3772">
        <w:rPr>
          <w:rFonts w:ascii="Times New Roman" w:hAnsi="Times New Roman" w:cs="Times New Roman"/>
          <w:sz w:val="24"/>
          <w:szCs w:val="24"/>
        </w:rPr>
        <w:t xml:space="preserve">eplication timing </w:t>
      </w:r>
      <w:r>
        <w:rPr>
          <w:rFonts w:ascii="Times New Roman" w:hAnsi="Times New Roman" w:cs="Times New Roman"/>
          <w:sz w:val="24"/>
          <w:szCs w:val="24"/>
        </w:rPr>
        <w:t xml:space="preserve">trend for </w:t>
      </w:r>
      <w:r w:rsidRPr="00ED3772">
        <w:rPr>
          <w:rFonts w:ascii="Times New Roman" w:hAnsi="Times New Roman" w:cs="Times New Roman"/>
          <w:sz w:val="24"/>
          <w:szCs w:val="24"/>
        </w:rPr>
        <w:t xml:space="preserve">an ID signature </w:t>
      </w:r>
      <w:r>
        <w:rPr>
          <w:rFonts w:ascii="Times New Roman" w:hAnsi="Times New Roman" w:cs="Times New Roman"/>
          <w:sz w:val="24"/>
          <w:szCs w:val="24"/>
        </w:rPr>
        <w:t xml:space="preserve">was determined for both real and simulated data. </w:t>
      </w:r>
      <w:r w:rsidR="00ED3772" w:rsidRPr="00ED3772">
        <w:rPr>
          <w:rFonts w:ascii="Times New Roman" w:hAnsi="Times New Roman" w:cs="Times New Roman"/>
          <w:sz w:val="24"/>
          <w:szCs w:val="24"/>
        </w:rPr>
        <w:t xml:space="preserve">An ID signature was considered to be generally unaffected by replication timing if the slope m was not statistically significant from a flat line. Otherwise, with the slope m statistically significant from a flat line, an ID signature was considered to be increasing from early to late replicating regions if the slope m &gt; 0, and was considered to be decreasing from early to late replicating regions if the slope m &lt; 0. </w:t>
      </w:r>
    </w:p>
    <w:p w14:paraId="6CD28CB4" w14:textId="534E9458" w:rsidR="00F62E7A"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If the trends of a certain ID signature for the two dataset</w:t>
      </w:r>
      <w:r w:rsidR="00312EE5">
        <w:rPr>
          <w:rFonts w:ascii="Times New Roman" w:hAnsi="Times New Roman" w:cs="Times New Roman"/>
          <w:sz w:val="24"/>
          <w:szCs w:val="24"/>
        </w:rPr>
        <w:t xml:space="preserve"> (real and simulated data)</w:t>
      </w:r>
      <w:r w:rsidRPr="00ED3772">
        <w:rPr>
          <w:rFonts w:ascii="Times New Roman" w:hAnsi="Times New Roman" w:cs="Times New Roman"/>
          <w:sz w:val="24"/>
          <w:szCs w:val="24"/>
        </w:rPr>
        <w:t xml:space="preserve"> were different, the relative trend for real data comparing the simulated data was the final trend for the ID signature. Otherwise, if the trends of a certain ID signature for the two dataset were the same, a third </w:t>
      </w:r>
      <w:r w:rsidR="00647F69">
        <w:rPr>
          <w:rFonts w:ascii="Times New Roman" w:hAnsi="Times New Roman" w:cs="Times New Roman"/>
          <w:sz w:val="24"/>
          <w:szCs w:val="24"/>
        </w:rPr>
        <w:t xml:space="preserve">multiple </w:t>
      </w:r>
      <w:r w:rsidRPr="00ED3772">
        <w:rPr>
          <w:rFonts w:ascii="Times New Roman" w:hAnsi="Times New Roman" w:cs="Times New Roman"/>
          <w:sz w:val="24"/>
          <w:szCs w:val="24"/>
        </w:rPr>
        <w:t xml:space="preserve">linear regression model was fitted. </w:t>
      </w:r>
    </w:p>
    <w:p w14:paraId="1A7C61A5" w14:textId="678A2D57" w:rsidR="00F62E7A" w:rsidRDefault="00F62E7A"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Real somatic indels count ~ Replication timing + Simulated somatic indel counts)</m:t>
          </m:r>
        </m:oMath>
      </m:oMathPara>
    </w:p>
    <w:p w14:paraId="147DD511" w14:textId="2292170D" w:rsidR="006F713A" w:rsidRPr="00A519BD" w:rsidRDefault="00ED3772" w:rsidP="005D6869">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Similarly, the final trend of an ID signature were determined by the significance of </w:t>
      </w:r>
      <w:r w:rsidR="00B402F9">
        <w:rPr>
          <w:rFonts w:ascii="Times New Roman" w:hAnsi="Times New Roman" w:cs="Times New Roman"/>
          <w:sz w:val="24"/>
          <w:szCs w:val="24"/>
        </w:rPr>
        <w:t>the coefficient of r</w:t>
      </w:r>
      <w:r w:rsidR="00B402F9" w:rsidRPr="00B402F9">
        <w:rPr>
          <w:rFonts w:ascii="Times New Roman" w:hAnsi="Times New Roman" w:cs="Times New Roman"/>
          <w:sz w:val="24"/>
          <w:szCs w:val="24"/>
        </w:rPr>
        <w:t>eplication timin</w:t>
      </w:r>
      <w:r w:rsidR="006B3E83">
        <w:rPr>
          <w:rFonts w:ascii="Times New Roman" w:hAnsi="Times New Roman" w:cs="Times New Roman"/>
          <w:sz w:val="24"/>
          <w:szCs w:val="24"/>
        </w:rPr>
        <w:t>g</w:t>
      </w:r>
      <w:r w:rsidRPr="00ED3772">
        <w:rPr>
          <w:rFonts w:ascii="Times New Roman" w:hAnsi="Times New Roman" w:cs="Times New Roman"/>
          <w:sz w:val="24"/>
          <w:szCs w:val="24"/>
        </w:rPr>
        <w:t>.</w:t>
      </w:r>
      <w:r w:rsidR="00575943">
        <w:rPr>
          <w:rFonts w:ascii="Times New Roman" w:hAnsi="Times New Roman" w:cs="Times New Roman"/>
          <w:sz w:val="24"/>
          <w:szCs w:val="24"/>
        </w:rPr>
        <w:t xml:space="preserve"> If it is not significant, a</w:t>
      </w:r>
      <w:r w:rsidR="00575943" w:rsidRPr="00ED3772">
        <w:rPr>
          <w:rFonts w:ascii="Times New Roman" w:hAnsi="Times New Roman" w:cs="Times New Roman"/>
          <w:sz w:val="24"/>
          <w:szCs w:val="24"/>
        </w:rPr>
        <w:t>n ID signature was considered to be generally unaffected by replication timing</w:t>
      </w:r>
      <w:r w:rsidR="00575943">
        <w:rPr>
          <w:rFonts w:ascii="Times New Roman" w:hAnsi="Times New Roman" w:cs="Times New Roman"/>
          <w:sz w:val="24"/>
          <w:szCs w:val="24"/>
        </w:rPr>
        <w:t xml:space="preserve">. </w:t>
      </w:r>
      <w:r w:rsidR="00575943" w:rsidRPr="00ED3772">
        <w:rPr>
          <w:rFonts w:ascii="Times New Roman" w:hAnsi="Times New Roman" w:cs="Times New Roman"/>
          <w:sz w:val="24"/>
          <w:szCs w:val="24"/>
        </w:rPr>
        <w:t>Otherwise</w:t>
      </w:r>
      <w:r w:rsidR="00575943">
        <w:rPr>
          <w:rFonts w:ascii="Times New Roman" w:hAnsi="Times New Roman" w:cs="Times New Roman"/>
          <w:sz w:val="24"/>
          <w:szCs w:val="24"/>
        </w:rPr>
        <w:t>, if the coefficient of r</w:t>
      </w:r>
      <w:r w:rsidR="00575943" w:rsidRPr="00B402F9">
        <w:rPr>
          <w:rFonts w:ascii="Times New Roman" w:hAnsi="Times New Roman" w:cs="Times New Roman"/>
          <w:sz w:val="24"/>
          <w:szCs w:val="24"/>
        </w:rPr>
        <w:t>eplication timin</w:t>
      </w:r>
      <w:r w:rsidR="00575943">
        <w:rPr>
          <w:rFonts w:ascii="Times New Roman" w:hAnsi="Times New Roman" w:cs="Times New Roman"/>
          <w:sz w:val="24"/>
          <w:szCs w:val="24"/>
        </w:rPr>
        <w:t xml:space="preserve">g &gt; 0, </w:t>
      </w:r>
      <w:r w:rsidR="00575943" w:rsidRPr="00ED3772">
        <w:rPr>
          <w:rFonts w:ascii="Times New Roman" w:hAnsi="Times New Roman" w:cs="Times New Roman"/>
          <w:sz w:val="24"/>
          <w:szCs w:val="24"/>
        </w:rPr>
        <w:t>an ID signature was considered to be increasing from early to late replicating regions</w:t>
      </w:r>
      <w:r w:rsidR="00E83074">
        <w:rPr>
          <w:rFonts w:ascii="Times New Roman" w:hAnsi="Times New Roman" w:cs="Times New Roman"/>
          <w:sz w:val="24"/>
          <w:szCs w:val="24"/>
        </w:rPr>
        <w:t>; if the coefficient of r</w:t>
      </w:r>
      <w:r w:rsidR="00E83074" w:rsidRPr="00B402F9">
        <w:rPr>
          <w:rFonts w:ascii="Times New Roman" w:hAnsi="Times New Roman" w:cs="Times New Roman"/>
          <w:sz w:val="24"/>
          <w:szCs w:val="24"/>
        </w:rPr>
        <w:t>eplication timin</w:t>
      </w:r>
      <w:r w:rsidR="00E83074">
        <w:rPr>
          <w:rFonts w:ascii="Times New Roman" w:hAnsi="Times New Roman" w:cs="Times New Roman"/>
          <w:sz w:val="24"/>
          <w:szCs w:val="24"/>
        </w:rPr>
        <w:t xml:space="preserve">g &lt; 0, </w:t>
      </w:r>
      <w:r w:rsidR="00E83074" w:rsidRPr="00ED3772">
        <w:rPr>
          <w:rFonts w:ascii="Times New Roman" w:hAnsi="Times New Roman" w:cs="Times New Roman"/>
          <w:sz w:val="24"/>
          <w:szCs w:val="24"/>
        </w:rPr>
        <w:t xml:space="preserve">an ID signature was considered to be </w:t>
      </w:r>
      <w:r w:rsidR="00E83074">
        <w:rPr>
          <w:rFonts w:ascii="Times New Roman" w:hAnsi="Times New Roman" w:cs="Times New Roman"/>
          <w:sz w:val="24"/>
          <w:szCs w:val="24"/>
        </w:rPr>
        <w:t>decreasing</w:t>
      </w:r>
      <w:r w:rsidR="00E83074" w:rsidRPr="00ED3772">
        <w:rPr>
          <w:rFonts w:ascii="Times New Roman" w:hAnsi="Times New Roman" w:cs="Times New Roman"/>
          <w:sz w:val="24"/>
          <w:szCs w:val="24"/>
        </w:rPr>
        <w:t xml:space="preserve"> from early to late replicating regions</w:t>
      </w:r>
      <w:r w:rsidR="00C04D40">
        <w:rPr>
          <w:rFonts w:ascii="Times New Roman" w:hAnsi="Times New Roman" w:cs="Times New Roman"/>
          <w:sz w:val="24"/>
          <w:szCs w:val="24"/>
        </w:rPr>
        <w:t>.</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lastRenderedPageBreak/>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09" w:name="_Hlk191059301"/>
      <w:r w:rsidRPr="00D343FD">
        <w:rPr>
          <w:rFonts w:ascii="Times New Roman" w:hAnsi="Times New Roman" w:cs="Times New Roman"/>
          <w:sz w:val="24"/>
          <w:szCs w:val="24"/>
        </w:rPr>
        <w:t>RNASEH2b</w:t>
      </w:r>
      <w:bookmarkEnd w:id="109"/>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2"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xml:space="preserve">.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lastRenderedPageBreak/>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73CCCCA" w14:textId="77777777" w:rsidR="008201EF" w:rsidRPr="008201EF" w:rsidRDefault="000B60F3" w:rsidP="008201EF">
      <w:pPr>
        <w:pStyle w:val="Bibliography"/>
        <w:rPr>
          <w:rFonts w:ascii="Times New Roman" w:hAnsi="Times New Roman" w:cs="Times New Roman"/>
          <w:sz w:val="24"/>
        </w:rPr>
      </w:pPr>
      <w:r>
        <w:rPr>
          <w:szCs w:val="24"/>
        </w:rPr>
        <w:fldChar w:fldCharType="begin"/>
      </w:r>
      <w:r w:rsidR="00F663D5">
        <w:rPr>
          <w:szCs w:val="24"/>
        </w:rPr>
        <w:instrText xml:space="preserve"> ADDIN ZOTERO_BIBL {"uncited":[],"omitted":[],"custom":[]} CSL_BIBLIOGRAPHY </w:instrText>
      </w:r>
      <w:r>
        <w:rPr>
          <w:szCs w:val="24"/>
        </w:rPr>
        <w:fldChar w:fldCharType="separate"/>
      </w:r>
      <w:r w:rsidR="008201EF" w:rsidRPr="008201EF">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8201EF" w:rsidRPr="008201EF">
        <w:rPr>
          <w:rFonts w:ascii="Times New Roman" w:hAnsi="Times New Roman" w:cs="Times New Roman"/>
          <w:i/>
          <w:iCs/>
          <w:sz w:val="24"/>
        </w:rPr>
        <w:t>Science</w:t>
      </w:r>
      <w:r w:rsidR="008201EF" w:rsidRPr="008201EF">
        <w:rPr>
          <w:rFonts w:ascii="Times New Roman" w:hAnsi="Times New Roman" w:cs="Times New Roman"/>
          <w:sz w:val="24"/>
        </w:rPr>
        <w:t xml:space="preserve"> 354 (6312): 618–22. https://doi.org/10.1126/science.aag0299.</w:t>
      </w:r>
    </w:p>
    <w:p w14:paraId="428917B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8201EF">
        <w:rPr>
          <w:rFonts w:ascii="Times New Roman" w:hAnsi="Times New Roman" w:cs="Times New Roman"/>
          <w:i/>
          <w:iCs/>
          <w:sz w:val="24"/>
        </w:rPr>
        <w:t>Nature</w:t>
      </w:r>
      <w:r w:rsidRPr="008201EF">
        <w:rPr>
          <w:rFonts w:ascii="Times New Roman" w:hAnsi="Times New Roman" w:cs="Times New Roman"/>
          <w:sz w:val="24"/>
        </w:rPr>
        <w:t xml:space="preserve"> 578 (7793): 94–101. https://doi.org/10.1038/s41586-020-1943-3.</w:t>
      </w:r>
    </w:p>
    <w:p w14:paraId="20608AA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32B30DCB"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avi, Prashant, Stephen B. Baylin, Wojciech Bazant, Duncan Beardsmore, Timothy A. Beck, Sam Behjati, Andreas Behren, et al. 2020. ‘Pan-Cancer Analysis of Whole Genomes’. </w:t>
      </w:r>
      <w:r w:rsidRPr="008201EF">
        <w:rPr>
          <w:rFonts w:ascii="Times New Roman" w:hAnsi="Times New Roman" w:cs="Times New Roman"/>
          <w:i/>
          <w:iCs/>
          <w:sz w:val="24"/>
        </w:rPr>
        <w:t>Nature</w:t>
      </w:r>
      <w:r w:rsidRPr="008201EF">
        <w:rPr>
          <w:rFonts w:ascii="Times New Roman" w:hAnsi="Times New Roman" w:cs="Times New Roman"/>
          <w:sz w:val="24"/>
        </w:rPr>
        <w:t xml:space="preserve"> 578 (7793): 82–93. https://doi.org/10.1038/s41586-020-1969-6.</w:t>
      </w:r>
    </w:p>
    <w:p w14:paraId="1A24ED4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28 (5): 654–65. https://doi.org/10.1101/gr.230219.117.</w:t>
      </w:r>
    </w:p>
    <w:p w14:paraId="15AF900B"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30 (6): 803–13. https://doi.org/10.1101/gr.255620.119.</w:t>
      </w:r>
    </w:p>
    <w:p w14:paraId="0B35A1E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8201EF">
        <w:rPr>
          <w:rFonts w:ascii="Times New Roman" w:hAnsi="Times New Roman" w:cs="Times New Roman"/>
          <w:i/>
          <w:iCs/>
          <w:sz w:val="24"/>
        </w:rPr>
        <w:t>Chemical Research in Toxicology</w:t>
      </w:r>
      <w:r w:rsidRPr="008201EF">
        <w:rPr>
          <w:rFonts w:ascii="Times New Roman" w:hAnsi="Times New Roman" w:cs="Times New Roman"/>
          <w:sz w:val="24"/>
        </w:rPr>
        <w:t xml:space="preserve"> 37 (2): 234–47. https://doi.org/10.1021/acs.chemrestox.3c00255.</w:t>
      </w:r>
    </w:p>
    <w:p w14:paraId="239105B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hen, Lei, Chong Zhang, Ruidong Xue, Mo Liu, Jian Bai, Jinxia Bao, Yin Wang, et al. 2024. ‘Deep Whole-Genome Analysis of 494 Hepatocellular Carcinomas’. </w:t>
      </w:r>
      <w:r w:rsidRPr="008201EF">
        <w:rPr>
          <w:rFonts w:ascii="Times New Roman" w:hAnsi="Times New Roman" w:cs="Times New Roman"/>
          <w:i/>
          <w:iCs/>
          <w:sz w:val="24"/>
        </w:rPr>
        <w:t>Nature</w:t>
      </w:r>
      <w:r w:rsidRPr="008201EF">
        <w:rPr>
          <w:rFonts w:ascii="Times New Roman" w:hAnsi="Times New Roman" w:cs="Times New Roman"/>
          <w:sz w:val="24"/>
        </w:rPr>
        <w:t>, March. https://doi.org/10.1038/s41586-024-07054-3.</w:t>
      </w:r>
    </w:p>
    <w:p w14:paraId="0D942AE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ho, Jang-Eun, Nayun Kim, Yue C. Li, and Sue Jinks-Robertson. 2013. ‘Two Distinct Mechanisms of Topoisomerase 1-Dependent Mutagenesis in Yeast’. </w:t>
      </w:r>
      <w:r w:rsidRPr="008201EF">
        <w:rPr>
          <w:rFonts w:ascii="Times New Roman" w:hAnsi="Times New Roman" w:cs="Times New Roman"/>
          <w:i/>
          <w:iCs/>
          <w:sz w:val="24"/>
        </w:rPr>
        <w:t>DNA Repair</w:t>
      </w:r>
      <w:r w:rsidRPr="008201EF">
        <w:rPr>
          <w:rFonts w:ascii="Times New Roman" w:hAnsi="Times New Roman" w:cs="Times New Roman"/>
          <w:sz w:val="24"/>
        </w:rPr>
        <w:t xml:space="preserve"> 12 (3): 205–11. https://doi.org/10.1016/j.dnarep.2012.12.004.</w:t>
      </w:r>
    </w:p>
    <w:p w14:paraId="083F6E7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047E613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avies, Helen, Dominik Glodzik, Sandro Morganella, Lucy R. Yates, Johan Staaf, Xueqing Zou, Manasa Ramakrishna, et al. 2017. ‘HRDetect Is a Predictor of BRCA1 and BRCA2 </w:t>
      </w:r>
      <w:r w:rsidRPr="008201EF">
        <w:rPr>
          <w:rFonts w:ascii="Times New Roman" w:hAnsi="Times New Roman" w:cs="Times New Roman"/>
          <w:sz w:val="24"/>
        </w:rPr>
        <w:lastRenderedPageBreak/>
        <w:t xml:space="preserve">Deficiency Based on Mutational Signatures’. </w:t>
      </w:r>
      <w:r w:rsidRPr="008201EF">
        <w:rPr>
          <w:rFonts w:ascii="Times New Roman" w:hAnsi="Times New Roman" w:cs="Times New Roman"/>
          <w:i/>
          <w:iCs/>
          <w:sz w:val="24"/>
        </w:rPr>
        <w:t>Nature Medicine</w:t>
      </w:r>
      <w:r w:rsidRPr="008201EF">
        <w:rPr>
          <w:rFonts w:ascii="Times New Roman" w:hAnsi="Times New Roman" w:cs="Times New Roman"/>
          <w:sz w:val="24"/>
        </w:rPr>
        <w:t xml:space="preserve"> 23 (4): 517–25. https://doi.org/10.1038/nm.4292.</w:t>
      </w:r>
    </w:p>
    <w:p w14:paraId="7F64507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8201EF">
        <w:rPr>
          <w:rFonts w:ascii="Times New Roman" w:hAnsi="Times New Roman" w:cs="Times New Roman"/>
          <w:i/>
          <w:iCs/>
          <w:sz w:val="24"/>
        </w:rPr>
        <w:t>Science</w:t>
      </w:r>
      <w:r w:rsidRPr="008201EF">
        <w:rPr>
          <w:rFonts w:ascii="Times New Roman" w:hAnsi="Times New Roman" w:cs="Times New Roman"/>
          <w:sz w:val="24"/>
        </w:rPr>
        <w:t xml:space="preserve"> 376 (6591). https://doi.org/10.1126/science.abl9283.</w:t>
      </w:r>
    </w:p>
    <w:p w14:paraId="46701576"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8201EF">
        <w:rPr>
          <w:rFonts w:ascii="Times New Roman" w:hAnsi="Times New Roman" w:cs="Times New Roman"/>
          <w:i/>
          <w:iCs/>
          <w:sz w:val="24"/>
        </w:rPr>
        <w:t>Nature Medicine</w:t>
      </w:r>
      <w:r w:rsidRPr="008201EF">
        <w:rPr>
          <w:rFonts w:ascii="Times New Roman" w:hAnsi="Times New Roman" w:cs="Times New Roman"/>
          <w:sz w:val="24"/>
        </w:rPr>
        <w:t xml:space="preserve"> 26 (7): 1063–69. https://doi.org/10.1038/s41591-020-0908-2.</w:t>
      </w:r>
    </w:p>
    <w:p w14:paraId="54F4321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8201EF">
        <w:rPr>
          <w:rFonts w:ascii="Times New Roman" w:hAnsi="Times New Roman" w:cs="Times New Roman"/>
          <w:i/>
          <w:iCs/>
          <w:sz w:val="24"/>
        </w:rPr>
        <w:t>Cancer Cell</w:t>
      </w:r>
      <w:r w:rsidRPr="008201EF">
        <w:rPr>
          <w:rFonts w:ascii="Times New Roman" w:hAnsi="Times New Roman" w:cs="Times New Roman"/>
          <w:sz w:val="24"/>
        </w:rPr>
        <w:t xml:space="preserve"> 35 (2): 256-266.e5. https://doi.org/10.1016/j.ccell.2018.12.011.</w:t>
      </w:r>
    </w:p>
    <w:p w14:paraId="3732C7F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8201EF">
        <w:rPr>
          <w:rFonts w:ascii="Times New Roman" w:hAnsi="Times New Roman" w:cs="Times New Roman"/>
          <w:i/>
          <w:iCs/>
          <w:sz w:val="24"/>
        </w:rPr>
        <w:t>Science Translational Medicine</w:t>
      </w:r>
      <w:r w:rsidRPr="008201EF">
        <w:rPr>
          <w:rFonts w:ascii="Times New Roman" w:hAnsi="Times New Roman" w:cs="Times New Roman"/>
          <w:sz w:val="24"/>
        </w:rPr>
        <w:t xml:space="preserve"> 5 (197). https://doi.org/10.1126/scitranslmed.3006200.</w:t>
      </w:r>
    </w:p>
    <w:p w14:paraId="322D40BE"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27 (9): 1475–86. https://doi.org/10.1101/gr.220038.116.</w:t>
      </w:r>
    </w:p>
    <w:p w14:paraId="0D198AD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uang, Mini, John R. McPherson, Ioana Cutcutache, Bin Tean Teh, Patrick Tan, and Steven G. Rozen. 2015. ‘MSIseq: Software for Assessing Microsatellite Instability from Catalogs of Somatic Mutations’. </w:t>
      </w:r>
      <w:r w:rsidRPr="008201EF">
        <w:rPr>
          <w:rFonts w:ascii="Times New Roman" w:hAnsi="Times New Roman" w:cs="Times New Roman"/>
          <w:i/>
          <w:iCs/>
          <w:sz w:val="24"/>
        </w:rPr>
        <w:t>Scientific Reports</w:t>
      </w:r>
      <w:r w:rsidRPr="008201EF">
        <w:rPr>
          <w:rFonts w:ascii="Times New Roman" w:hAnsi="Times New Roman" w:cs="Times New Roman"/>
          <w:sz w:val="24"/>
        </w:rPr>
        <w:t xml:space="preserve"> 5 (1): 13321. https://doi.org/10.1038/srep13321.</w:t>
      </w:r>
    </w:p>
    <w:p w14:paraId="27F067CC"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Jiang, Nanhai, Yang Wu, and Steven G Rozen. 2024. ‘A New Approach to the Challenging Problem of Mutational Signature Attribution’. </w:t>
      </w:r>
      <w:r w:rsidRPr="008201EF">
        <w:rPr>
          <w:rFonts w:ascii="Times New Roman" w:hAnsi="Times New Roman" w:cs="Times New Roman"/>
          <w:i/>
          <w:iCs/>
          <w:sz w:val="24"/>
        </w:rPr>
        <w:t>bioRxiv</w:t>
      </w:r>
      <w:r w:rsidRPr="008201EF">
        <w:rPr>
          <w:rFonts w:ascii="Times New Roman" w:hAnsi="Times New Roman" w:cs="Times New Roman"/>
          <w:sz w:val="24"/>
        </w:rPr>
        <w:t>. https://doi.org/10.1101/2024.05.20.594967.</w:t>
      </w:r>
    </w:p>
    <w:p w14:paraId="4CCAC31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8201EF">
        <w:rPr>
          <w:rFonts w:ascii="Times New Roman" w:hAnsi="Times New Roman" w:cs="Times New Roman"/>
          <w:i/>
          <w:iCs/>
          <w:sz w:val="24"/>
        </w:rPr>
        <w:t>Nature Genetics</w:t>
      </w:r>
      <w:r w:rsidRPr="008201EF">
        <w:rPr>
          <w:rFonts w:ascii="Times New Roman" w:hAnsi="Times New Roman" w:cs="Times New Roman"/>
          <w:sz w:val="24"/>
        </w:rPr>
        <w:t xml:space="preserve"> 56 (3): 541–52. https://doi.org/10.1038/s41588-024-01659-0.</w:t>
      </w:r>
    </w:p>
    <w:p w14:paraId="19AB3C3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8201EF">
        <w:rPr>
          <w:rFonts w:ascii="Times New Roman" w:hAnsi="Times New Roman" w:cs="Times New Roman"/>
          <w:i/>
          <w:iCs/>
          <w:sz w:val="24"/>
        </w:rPr>
        <w:t>Nature Genetics</w:t>
      </w:r>
      <w:r w:rsidRPr="008201EF">
        <w:rPr>
          <w:rFonts w:ascii="Times New Roman" w:hAnsi="Times New Roman" w:cs="Times New Roman"/>
          <w:sz w:val="24"/>
        </w:rPr>
        <w:t>, April. https://doi.org/10.1038/s41588-025-02152-y.</w:t>
      </w:r>
    </w:p>
    <w:p w14:paraId="59321BA4"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8201EF">
        <w:rPr>
          <w:rFonts w:ascii="Times New Roman" w:hAnsi="Times New Roman" w:cs="Times New Roman"/>
          <w:i/>
          <w:iCs/>
          <w:sz w:val="24"/>
        </w:rPr>
        <w:t>Cell</w:t>
      </w:r>
      <w:r w:rsidRPr="008201EF">
        <w:rPr>
          <w:rFonts w:ascii="Times New Roman" w:hAnsi="Times New Roman" w:cs="Times New Roman"/>
          <w:sz w:val="24"/>
        </w:rPr>
        <w:t xml:space="preserve"> 177 (4): 821-836.e16. https://doi.org/10.1016/j.cell.2019.03.001.</w:t>
      </w:r>
    </w:p>
    <w:p w14:paraId="725B409C"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Lippert, Malcolm J., Nayun Kim, Jang-Eun Cho, Ryan P. Larson, Nathan E. Schoenly, Shannon H. O’Shea, and Sue Jinks-Robertson. 2011. ‘Role for Topoisomerase 1 in Transcription-Associated Mutagenesis in Yeast’. </w:t>
      </w:r>
      <w:r w:rsidRPr="008201EF">
        <w:rPr>
          <w:rFonts w:ascii="Times New Roman" w:hAnsi="Times New Roman" w:cs="Times New Roman"/>
          <w:i/>
          <w:iCs/>
          <w:sz w:val="24"/>
        </w:rPr>
        <w:t>Proceedings of the National Academy of Sciences</w:t>
      </w:r>
      <w:r w:rsidRPr="008201EF">
        <w:rPr>
          <w:rFonts w:ascii="Times New Roman" w:hAnsi="Times New Roman" w:cs="Times New Roman"/>
          <w:sz w:val="24"/>
        </w:rPr>
        <w:t xml:space="preserve"> 108 (2): 698–703. https://doi.org/10.1073/pnas.1012363108.</w:t>
      </w:r>
    </w:p>
    <w:p w14:paraId="31CA9F4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8201EF">
        <w:rPr>
          <w:rFonts w:ascii="Times New Roman" w:hAnsi="Times New Roman" w:cs="Times New Roman"/>
          <w:i/>
          <w:iCs/>
          <w:sz w:val="24"/>
        </w:rPr>
        <w:t>NAR Genomics and Bioinformatics</w:t>
      </w:r>
      <w:r w:rsidRPr="008201EF">
        <w:rPr>
          <w:rFonts w:ascii="Times New Roman" w:hAnsi="Times New Roman" w:cs="Times New Roman"/>
          <w:sz w:val="24"/>
        </w:rPr>
        <w:t xml:space="preserve"> 5 (1): lqad005. https://doi.org/10.1093/nargab/lqad005.</w:t>
      </w:r>
    </w:p>
    <w:p w14:paraId="454E25EA"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lastRenderedPageBreak/>
        <w:t xml:space="preserve">Martínez-Jiménez, Francisco, Ali Movasati, Sascha Remy Brunner, Luan Nguyen, Peter Priestley, Edwin Cuppen, and Arne Van Hoeck. 2023. ‘Pan-Cancer Whole-Genome Comparison of Primary and Metastatic Solid Tumours’. </w:t>
      </w:r>
      <w:r w:rsidRPr="008201EF">
        <w:rPr>
          <w:rFonts w:ascii="Times New Roman" w:hAnsi="Times New Roman" w:cs="Times New Roman"/>
          <w:i/>
          <w:iCs/>
          <w:sz w:val="24"/>
        </w:rPr>
        <w:t>Nature</w:t>
      </w:r>
      <w:r w:rsidRPr="008201EF">
        <w:rPr>
          <w:rFonts w:ascii="Times New Roman" w:hAnsi="Times New Roman" w:cs="Times New Roman"/>
          <w:sz w:val="24"/>
        </w:rPr>
        <w:t xml:space="preserve"> 618 (7964): 333–41. https://doi.org/10.1038/s41586-023-06054-z.</w:t>
      </w:r>
    </w:p>
    <w:p w14:paraId="62114CC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4CBB9F7F"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8201EF">
        <w:rPr>
          <w:rFonts w:ascii="Times New Roman" w:hAnsi="Times New Roman" w:cs="Times New Roman"/>
          <w:i/>
          <w:iCs/>
          <w:sz w:val="24"/>
        </w:rPr>
        <w:t>Cell</w:t>
      </w:r>
      <w:r w:rsidRPr="008201EF">
        <w:rPr>
          <w:rFonts w:ascii="Times New Roman" w:hAnsi="Times New Roman" w:cs="Times New Roman"/>
          <w:sz w:val="24"/>
        </w:rPr>
        <w:t xml:space="preserve"> 149 (5): 979–93. https://doi.org/10.1016/j.cell.2012.04.024.</w:t>
      </w:r>
    </w:p>
    <w:p w14:paraId="54E2BB3A"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8201EF">
        <w:rPr>
          <w:rFonts w:ascii="Times New Roman" w:hAnsi="Times New Roman" w:cs="Times New Roman"/>
          <w:i/>
          <w:iCs/>
          <w:sz w:val="24"/>
        </w:rPr>
        <w:t>Genome Medicine</w:t>
      </w:r>
      <w:r w:rsidRPr="008201EF">
        <w:rPr>
          <w:rFonts w:ascii="Times New Roman" w:hAnsi="Times New Roman" w:cs="Times New Roman"/>
          <w:sz w:val="24"/>
        </w:rPr>
        <w:t xml:space="preserve"> 7 (1): 38. https://doi.org/10.1186/s13073-015-0161-3.</w:t>
      </w:r>
    </w:p>
    <w:p w14:paraId="19359616"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8201EF">
        <w:rPr>
          <w:rFonts w:ascii="Times New Roman" w:hAnsi="Times New Roman" w:cs="Times New Roman"/>
          <w:i/>
          <w:iCs/>
          <w:sz w:val="24"/>
        </w:rPr>
        <w:t>Nature</w:t>
      </w:r>
      <w:r w:rsidRPr="008201EF">
        <w:rPr>
          <w:rFonts w:ascii="Times New Roman" w:hAnsi="Times New Roman" w:cs="Times New Roman"/>
          <w:sz w:val="24"/>
        </w:rPr>
        <w:t xml:space="preserve"> 602 (7898): 623–31. https://doi.org/10.1038/s41586-022-04403-y.</w:t>
      </w:r>
    </w:p>
    <w:p w14:paraId="37CB80B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8201EF">
        <w:rPr>
          <w:rFonts w:ascii="Times New Roman" w:hAnsi="Times New Roman" w:cs="Times New Roman"/>
          <w:i/>
          <w:iCs/>
          <w:sz w:val="24"/>
        </w:rPr>
        <w:t>Nature Genetics</w:t>
      </w:r>
      <w:r w:rsidRPr="008201EF">
        <w:rPr>
          <w:rFonts w:ascii="Times New Roman" w:hAnsi="Times New Roman" w:cs="Times New Roman"/>
          <w:sz w:val="24"/>
        </w:rPr>
        <w:t xml:space="preserve"> 52 (11): 1189–97. https://doi.org/10.1038/s41588-020-0692-4.</w:t>
      </w:r>
    </w:p>
    <w:p w14:paraId="1514D0B5"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Takahashi, Diane T., Guenaelle Burguiere-Slezak, Patricia Auffret Van Der Kemp, and Serge Boiteux. 2011. ‘Topoisomerase 1 Provokes the Formation of Short Deletions in Repeated Sequences upon High Transcription in            </w:t>
      </w:r>
      <w:r w:rsidRPr="008201EF">
        <w:rPr>
          <w:rFonts w:ascii="Times New Roman" w:hAnsi="Times New Roman" w:cs="Times New Roman"/>
          <w:i/>
          <w:iCs/>
          <w:sz w:val="24"/>
        </w:rPr>
        <w:t>Saccharomyces Cerevisiae</w:t>
      </w:r>
      <w:r w:rsidRPr="008201EF">
        <w:rPr>
          <w:rFonts w:ascii="Times New Roman" w:hAnsi="Times New Roman" w:cs="Times New Roman"/>
          <w:sz w:val="24"/>
        </w:rPr>
        <w:t xml:space="preserve">’. </w:t>
      </w:r>
      <w:r w:rsidRPr="008201EF">
        <w:rPr>
          <w:rFonts w:ascii="Times New Roman" w:hAnsi="Times New Roman" w:cs="Times New Roman"/>
          <w:i/>
          <w:iCs/>
          <w:sz w:val="24"/>
        </w:rPr>
        <w:t>Proceedings of the National Academy of Sciences</w:t>
      </w:r>
      <w:r w:rsidRPr="008201EF">
        <w:rPr>
          <w:rFonts w:ascii="Times New Roman" w:hAnsi="Times New Roman" w:cs="Times New Roman"/>
          <w:sz w:val="24"/>
        </w:rPr>
        <w:t xml:space="preserve"> 108 (2): 692–97. https://doi.org/10.1073/pnas.1012582108.</w:t>
      </w:r>
    </w:p>
    <w:p w14:paraId="038B8379" w14:textId="7EE5E7A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3"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xml:space="preserve">, S., </w:t>
      </w:r>
      <w:proofErr w:type="spellStart"/>
      <w:r w:rsidRPr="001F5B14">
        <w:rPr>
          <w:rFonts w:ascii="Times New Roman" w:hAnsi="Times New Roman" w:cs="Times New Roman"/>
          <w:sz w:val="24"/>
          <w:szCs w:val="24"/>
        </w:rPr>
        <w:t>Gootenberg</w:t>
      </w:r>
      <w:proofErr w:type="spellEnd"/>
      <w:r w:rsidRPr="001F5B14">
        <w:rPr>
          <w:rFonts w:ascii="Times New Roman" w:hAnsi="Times New Roman" w:cs="Times New Roman"/>
          <w:sz w:val="24"/>
          <w:szCs w:val="24"/>
        </w:rPr>
        <w:t>,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o Liu" w:date="2025-07-11T15:20:00Z" w:initials="ML">
    <w:p w14:paraId="68F564F9" w14:textId="77777777" w:rsidR="00FF4B49" w:rsidRDefault="00FF4B49" w:rsidP="00FF4B49">
      <w:pPr>
        <w:pStyle w:val="CommentText"/>
      </w:pPr>
      <w:r>
        <w:rPr>
          <w:rStyle w:val="CommentReference"/>
        </w:rPr>
        <w:annotationRef/>
      </w:r>
      <w:r>
        <w:t>Will add sup table/figure to show this</w:t>
      </w:r>
    </w:p>
  </w:comment>
  <w:comment w:id="2" w:author="Mo Liu" w:date="2025-07-11T14:31:00Z" w:initials="ML">
    <w:p w14:paraId="689F7605" w14:textId="4C3C451A" w:rsidR="005B5A38" w:rsidRDefault="005B5A38" w:rsidP="005B5A38">
      <w:pPr>
        <w:pStyle w:val="CommentText"/>
      </w:pPr>
      <w:r>
        <w:rPr>
          <w:rStyle w:val="CommentReference"/>
        </w:rPr>
        <w:annotationRef/>
      </w:r>
      <w:r>
        <w:t>Mo to work on this</w:t>
      </w:r>
    </w:p>
  </w:comment>
  <w:comment w:id="106" w:author="Mo Liu" w:date="2025-06-24T16:45:00Z" w:initials="ML">
    <w:p w14:paraId="7F453A41" w14:textId="52B368F6" w:rsidR="00FC0DE7" w:rsidRDefault="00FC0DE7" w:rsidP="00FC0DE7">
      <w:pPr>
        <w:pStyle w:val="CommentText"/>
      </w:pPr>
      <w:r>
        <w:rPr>
          <w:rStyle w:val="CommentReference"/>
        </w:rPr>
        <w:annotationRef/>
      </w:r>
      <w:r>
        <w:t>Should we mention this in the absract or claim it as a novelty?</w:t>
      </w:r>
    </w:p>
  </w:comment>
  <w:comment w:id="107" w:author="Mo Liu" w:date="2025-06-20T14:24:00Z" w:initials="ML">
    <w:p w14:paraId="5BDE848F" w14:textId="78A860AD" w:rsidR="004F5B35" w:rsidRDefault="004F5B35" w:rsidP="004F5B35">
      <w:pPr>
        <w:pStyle w:val="CommentText"/>
      </w:pPr>
      <w:r>
        <w:rPr>
          <w:rStyle w:val="CommentReference"/>
        </w:rPr>
        <w:annotationRef/>
      </w:r>
      <w:r>
        <w:t>Currently the InDel89 analysis is only available in human genome, so we didn’t do the indel89 analysis in yeast and mouse cell line. I think we need to mention this somewhere but do not have a clear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F564F9" w15:done="0"/>
  <w15:commentEx w15:paraId="689F7605" w15:done="0"/>
  <w15:commentEx w15:paraId="7F453A41" w15:done="0"/>
  <w15:commentEx w15:paraId="5BDE84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636998" w16cex:dateUtc="2025-07-11T07:20:00Z"/>
  <w16cex:commentExtensible w16cex:durableId="60BEFC95" w16cex:dateUtc="2025-07-11T06:31:00Z"/>
  <w16cex:commentExtensible w16cex:durableId="6566E6AB" w16cex:dateUtc="2025-06-24T08:45:00Z"/>
  <w16cex:commentExtensible w16cex:durableId="2182850F" w16cex:dateUtc="2025-06-20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F564F9" w16cid:durableId="31636998"/>
  <w16cid:commentId w16cid:paraId="689F7605" w16cid:durableId="60BEFC95"/>
  <w16cid:commentId w16cid:paraId="7F453A41" w16cid:durableId="6566E6AB"/>
  <w16cid:commentId w16cid:paraId="5BDE848F" w16cid:durableId="218285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5E15FC" w14:textId="77777777" w:rsidR="00CD428B" w:rsidRDefault="00CD428B" w:rsidP="000F4F7D">
      <w:pPr>
        <w:spacing w:after="0" w:line="240" w:lineRule="auto"/>
      </w:pPr>
      <w:r>
        <w:separator/>
      </w:r>
    </w:p>
  </w:endnote>
  <w:endnote w:type="continuationSeparator" w:id="0">
    <w:p w14:paraId="277CAA04" w14:textId="77777777" w:rsidR="00CD428B" w:rsidRDefault="00CD428B" w:rsidP="000F4F7D">
      <w:pPr>
        <w:spacing w:after="0" w:line="240" w:lineRule="auto"/>
      </w:pPr>
      <w:r>
        <w:continuationSeparator/>
      </w:r>
    </w:p>
  </w:endnote>
  <w:endnote w:type="continuationNotice" w:id="1">
    <w:p w14:paraId="4E539136" w14:textId="77777777" w:rsidR="00CD428B" w:rsidRDefault="00CD428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66010E" w14:textId="77777777" w:rsidR="00CD428B" w:rsidRDefault="00CD428B" w:rsidP="000F4F7D">
      <w:pPr>
        <w:spacing w:after="0" w:line="240" w:lineRule="auto"/>
      </w:pPr>
      <w:r>
        <w:separator/>
      </w:r>
    </w:p>
  </w:footnote>
  <w:footnote w:type="continuationSeparator" w:id="0">
    <w:p w14:paraId="7EB7FE4F" w14:textId="77777777" w:rsidR="00CD428B" w:rsidRDefault="00CD428B" w:rsidP="000F4F7D">
      <w:pPr>
        <w:spacing w:after="0" w:line="240" w:lineRule="auto"/>
      </w:pPr>
      <w:r>
        <w:continuationSeparator/>
      </w:r>
    </w:p>
  </w:footnote>
  <w:footnote w:type="continuationNotice" w:id="1">
    <w:p w14:paraId="76DC3F5B" w14:textId="77777777" w:rsidR="00CD428B" w:rsidRDefault="00CD428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rson w15:author="Steve Rozen, Ph.D.">
    <w15:presenceInfo w15:providerId="AD" w15:userId="S::sr110@duke.edu::353c2d17-3cdb-4a29-814d-ac1fc6c1765d"/>
  </w15:person>
  <w15:person w15:author="Mini Huang">
    <w15:presenceInfo w15:providerId="Windows Live" w15:userId="5d44a38bec6127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036"/>
    <w:rsid w:val="0001155D"/>
    <w:rsid w:val="00012E71"/>
    <w:rsid w:val="00015498"/>
    <w:rsid w:val="000162A8"/>
    <w:rsid w:val="000168EF"/>
    <w:rsid w:val="00017489"/>
    <w:rsid w:val="0002039C"/>
    <w:rsid w:val="000203CE"/>
    <w:rsid w:val="00022403"/>
    <w:rsid w:val="000225E6"/>
    <w:rsid w:val="00023943"/>
    <w:rsid w:val="00026480"/>
    <w:rsid w:val="00026972"/>
    <w:rsid w:val="000300A1"/>
    <w:rsid w:val="00030739"/>
    <w:rsid w:val="00031B25"/>
    <w:rsid w:val="000334C6"/>
    <w:rsid w:val="00034D57"/>
    <w:rsid w:val="00036E43"/>
    <w:rsid w:val="0003705B"/>
    <w:rsid w:val="00040AA5"/>
    <w:rsid w:val="000414DE"/>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6AD0"/>
    <w:rsid w:val="00057F0B"/>
    <w:rsid w:val="00057FE6"/>
    <w:rsid w:val="00060376"/>
    <w:rsid w:val="000607E6"/>
    <w:rsid w:val="00060AB2"/>
    <w:rsid w:val="0006170F"/>
    <w:rsid w:val="00062705"/>
    <w:rsid w:val="00063F6D"/>
    <w:rsid w:val="000648E5"/>
    <w:rsid w:val="00065370"/>
    <w:rsid w:val="00066C65"/>
    <w:rsid w:val="000700A4"/>
    <w:rsid w:val="0007024B"/>
    <w:rsid w:val="0007267E"/>
    <w:rsid w:val="000727A6"/>
    <w:rsid w:val="00072A14"/>
    <w:rsid w:val="00072BA3"/>
    <w:rsid w:val="00072BC0"/>
    <w:rsid w:val="00074A03"/>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6BCC"/>
    <w:rsid w:val="000971A2"/>
    <w:rsid w:val="00097319"/>
    <w:rsid w:val="00097621"/>
    <w:rsid w:val="0009775B"/>
    <w:rsid w:val="00097928"/>
    <w:rsid w:val="00097C8E"/>
    <w:rsid w:val="000A0919"/>
    <w:rsid w:val="000A0AD0"/>
    <w:rsid w:val="000A1891"/>
    <w:rsid w:val="000A1C46"/>
    <w:rsid w:val="000A1FCF"/>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57D3"/>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3D1"/>
    <w:rsid w:val="00130492"/>
    <w:rsid w:val="0013091E"/>
    <w:rsid w:val="0013144B"/>
    <w:rsid w:val="0013232C"/>
    <w:rsid w:val="00132D3A"/>
    <w:rsid w:val="001334A8"/>
    <w:rsid w:val="00134D06"/>
    <w:rsid w:val="00135170"/>
    <w:rsid w:val="0013544A"/>
    <w:rsid w:val="0013744E"/>
    <w:rsid w:val="00140D13"/>
    <w:rsid w:val="00141969"/>
    <w:rsid w:val="001438E4"/>
    <w:rsid w:val="001461BD"/>
    <w:rsid w:val="00147AD8"/>
    <w:rsid w:val="00150675"/>
    <w:rsid w:val="00150D0A"/>
    <w:rsid w:val="001525E7"/>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B063A"/>
    <w:rsid w:val="001B222F"/>
    <w:rsid w:val="001B264C"/>
    <w:rsid w:val="001B62EF"/>
    <w:rsid w:val="001B7BC8"/>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5D2"/>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472B"/>
    <w:rsid w:val="00254A51"/>
    <w:rsid w:val="00255AAF"/>
    <w:rsid w:val="0025616A"/>
    <w:rsid w:val="00256C63"/>
    <w:rsid w:val="002605DC"/>
    <w:rsid w:val="00260D3B"/>
    <w:rsid w:val="002620BC"/>
    <w:rsid w:val="00263484"/>
    <w:rsid w:val="00263BF2"/>
    <w:rsid w:val="002644F9"/>
    <w:rsid w:val="00265F58"/>
    <w:rsid w:val="00267C32"/>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A6651"/>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EE8"/>
    <w:rsid w:val="002D30B0"/>
    <w:rsid w:val="002D3847"/>
    <w:rsid w:val="002D4A23"/>
    <w:rsid w:val="002D5152"/>
    <w:rsid w:val="002D51F7"/>
    <w:rsid w:val="002D58F2"/>
    <w:rsid w:val="002D665B"/>
    <w:rsid w:val="002D6FC0"/>
    <w:rsid w:val="002E0F8C"/>
    <w:rsid w:val="002E249A"/>
    <w:rsid w:val="002E2D79"/>
    <w:rsid w:val="002E40C7"/>
    <w:rsid w:val="002E6020"/>
    <w:rsid w:val="002E67CC"/>
    <w:rsid w:val="002F0098"/>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23E61"/>
    <w:rsid w:val="003267ED"/>
    <w:rsid w:val="00326B14"/>
    <w:rsid w:val="00326D63"/>
    <w:rsid w:val="00327535"/>
    <w:rsid w:val="00327E5C"/>
    <w:rsid w:val="00330C8B"/>
    <w:rsid w:val="00330CA2"/>
    <w:rsid w:val="0033122A"/>
    <w:rsid w:val="00332310"/>
    <w:rsid w:val="00332418"/>
    <w:rsid w:val="00333A49"/>
    <w:rsid w:val="003345AF"/>
    <w:rsid w:val="00334F1B"/>
    <w:rsid w:val="003404DC"/>
    <w:rsid w:val="00341629"/>
    <w:rsid w:val="0034283E"/>
    <w:rsid w:val="00343520"/>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70BC"/>
    <w:rsid w:val="00357EC0"/>
    <w:rsid w:val="00360CB2"/>
    <w:rsid w:val="0036154F"/>
    <w:rsid w:val="00365C63"/>
    <w:rsid w:val="0036685B"/>
    <w:rsid w:val="00366C97"/>
    <w:rsid w:val="00366D3A"/>
    <w:rsid w:val="0037178E"/>
    <w:rsid w:val="00371B72"/>
    <w:rsid w:val="00371F1F"/>
    <w:rsid w:val="00372C91"/>
    <w:rsid w:val="00372F43"/>
    <w:rsid w:val="00374059"/>
    <w:rsid w:val="0037464F"/>
    <w:rsid w:val="00375235"/>
    <w:rsid w:val="0037608B"/>
    <w:rsid w:val="00376164"/>
    <w:rsid w:val="00381638"/>
    <w:rsid w:val="00382668"/>
    <w:rsid w:val="00383988"/>
    <w:rsid w:val="00383C4D"/>
    <w:rsid w:val="00383E26"/>
    <w:rsid w:val="00384577"/>
    <w:rsid w:val="00386606"/>
    <w:rsid w:val="00386D65"/>
    <w:rsid w:val="003911B1"/>
    <w:rsid w:val="003911E3"/>
    <w:rsid w:val="00391A3A"/>
    <w:rsid w:val="00394149"/>
    <w:rsid w:val="00394B96"/>
    <w:rsid w:val="00394FCF"/>
    <w:rsid w:val="0039644F"/>
    <w:rsid w:val="0039733B"/>
    <w:rsid w:val="003A0056"/>
    <w:rsid w:val="003A0CD0"/>
    <w:rsid w:val="003A1297"/>
    <w:rsid w:val="003A34D2"/>
    <w:rsid w:val="003A4923"/>
    <w:rsid w:val="003A4A88"/>
    <w:rsid w:val="003A5193"/>
    <w:rsid w:val="003A61FD"/>
    <w:rsid w:val="003A63AB"/>
    <w:rsid w:val="003A651F"/>
    <w:rsid w:val="003A729B"/>
    <w:rsid w:val="003B0160"/>
    <w:rsid w:val="003B22AD"/>
    <w:rsid w:val="003B302B"/>
    <w:rsid w:val="003B6E15"/>
    <w:rsid w:val="003C040C"/>
    <w:rsid w:val="003C132F"/>
    <w:rsid w:val="003C281E"/>
    <w:rsid w:val="003C298A"/>
    <w:rsid w:val="003C3043"/>
    <w:rsid w:val="003C3474"/>
    <w:rsid w:val="003C494E"/>
    <w:rsid w:val="003C49C1"/>
    <w:rsid w:val="003C718A"/>
    <w:rsid w:val="003D0634"/>
    <w:rsid w:val="003D0B91"/>
    <w:rsid w:val="003D194E"/>
    <w:rsid w:val="003D57E6"/>
    <w:rsid w:val="003D5BC9"/>
    <w:rsid w:val="003D71E8"/>
    <w:rsid w:val="003D7B53"/>
    <w:rsid w:val="003D7E27"/>
    <w:rsid w:val="003D7FAC"/>
    <w:rsid w:val="003E0A31"/>
    <w:rsid w:val="003E11F9"/>
    <w:rsid w:val="003E150E"/>
    <w:rsid w:val="003E2879"/>
    <w:rsid w:val="003E3342"/>
    <w:rsid w:val="003E4D08"/>
    <w:rsid w:val="003E5861"/>
    <w:rsid w:val="003E6214"/>
    <w:rsid w:val="003E6C29"/>
    <w:rsid w:val="003E7179"/>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7CF"/>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46FD"/>
    <w:rsid w:val="004259F1"/>
    <w:rsid w:val="00425EB6"/>
    <w:rsid w:val="00427567"/>
    <w:rsid w:val="00427DFB"/>
    <w:rsid w:val="00431AB2"/>
    <w:rsid w:val="00432385"/>
    <w:rsid w:val="004326D4"/>
    <w:rsid w:val="00432CCA"/>
    <w:rsid w:val="004350F9"/>
    <w:rsid w:val="00435508"/>
    <w:rsid w:val="00442D83"/>
    <w:rsid w:val="0044464A"/>
    <w:rsid w:val="00444CD4"/>
    <w:rsid w:val="0044657C"/>
    <w:rsid w:val="00446E5B"/>
    <w:rsid w:val="00447794"/>
    <w:rsid w:val="004522E4"/>
    <w:rsid w:val="00453ADF"/>
    <w:rsid w:val="004547AB"/>
    <w:rsid w:val="0045501C"/>
    <w:rsid w:val="00455482"/>
    <w:rsid w:val="00464AD3"/>
    <w:rsid w:val="00464AFE"/>
    <w:rsid w:val="00465904"/>
    <w:rsid w:val="00466EBC"/>
    <w:rsid w:val="00470BD2"/>
    <w:rsid w:val="00471B49"/>
    <w:rsid w:val="00472B1F"/>
    <w:rsid w:val="00472D8C"/>
    <w:rsid w:val="0047472C"/>
    <w:rsid w:val="00475D49"/>
    <w:rsid w:val="00477509"/>
    <w:rsid w:val="00477E63"/>
    <w:rsid w:val="0048034F"/>
    <w:rsid w:val="0048166A"/>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6ADB"/>
    <w:rsid w:val="004977B4"/>
    <w:rsid w:val="004977F9"/>
    <w:rsid w:val="00497E47"/>
    <w:rsid w:val="004A04A7"/>
    <w:rsid w:val="004A1155"/>
    <w:rsid w:val="004A2C20"/>
    <w:rsid w:val="004A3088"/>
    <w:rsid w:val="004A32EC"/>
    <w:rsid w:val="004A4DDF"/>
    <w:rsid w:val="004B1099"/>
    <w:rsid w:val="004B3F96"/>
    <w:rsid w:val="004B427B"/>
    <w:rsid w:val="004B501A"/>
    <w:rsid w:val="004B6A42"/>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5B35"/>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5A72"/>
    <w:rsid w:val="005377BF"/>
    <w:rsid w:val="00537E66"/>
    <w:rsid w:val="00537FB7"/>
    <w:rsid w:val="00540405"/>
    <w:rsid w:val="00540B2D"/>
    <w:rsid w:val="00543518"/>
    <w:rsid w:val="00543FB9"/>
    <w:rsid w:val="00545A40"/>
    <w:rsid w:val="005509B5"/>
    <w:rsid w:val="00553262"/>
    <w:rsid w:val="00553D75"/>
    <w:rsid w:val="0055585E"/>
    <w:rsid w:val="00555E0E"/>
    <w:rsid w:val="00557621"/>
    <w:rsid w:val="00557CCD"/>
    <w:rsid w:val="005608CD"/>
    <w:rsid w:val="00560EA2"/>
    <w:rsid w:val="005613FD"/>
    <w:rsid w:val="00561EC8"/>
    <w:rsid w:val="00562BFD"/>
    <w:rsid w:val="00563C68"/>
    <w:rsid w:val="00565208"/>
    <w:rsid w:val="005652BA"/>
    <w:rsid w:val="00566CDB"/>
    <w:rsid w:val="00572A06"/>
    <w:rsid w:val="00572FAE"/>
    <w:rsid w:val="00573DD4"/>
    <w:rsid w:val="00574DF5"/>
    <w:rsid w:val="0057559A"/>
    <w:rsid w:val="005756BC"/>
    <w:rsid w:val="00575943"/>
    <w:rsid w:val="00575F4E"/>
    <w:rsid w:val="00575FF1"/>
    <w:rsid w:val="00576AC2"/>
    <w:rsid w:val="00577359"/>
    <w:rsid w:val="00577994"/>
    <w:rsid w:val="005804FA"/>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4D8D"/>
    <w:rsid w:val="00595592"/>
    <w:rsid w:val="005955ED"/>
    <w:rsid w:val="00596DC9"/>
    <w:rsid w:val="00597595"/>
    <w:rsid w:val="005A083D"/>
    <w:rsid w:val="005A6E26"/>
    <w:rsid w:val="005B1D0A"/>
    <w:rsid w:val="005B1ECB"/>
    <w:rsid w:val="005B217E"/>
    <w:rsid w:val="005B2C42"/>
    <w:rsid w:val="005B425D"/>
    <w:rsid w:val="005B4592"/>
    <w:rsid w:val="005B4B96"/>
    <w:rsid w:val="005B54CA"/>
    <w:rsid w:val="005B5A38"/>
    <w:rsid w:val="005B6B67"/>
    <w:rsid w:val="005B72B1"/>
    <w:rsid w:val="005B7781"/>
    <w:rsid w:val="005B7AA1"/>
    <w:rsid w:val="005B7DFD"/>
    <w:rsid w:val="005C05A4"/>
    <w:rsid w:val="005C083D"/>
    <w:rsid w:val="005C0F68"/>
    <w:rsid w:val="005C2327"/>
    <w:rsid w:val="005C2F9C"/>
    <w:rsid w:val="005C3121"/>
    <w:rsid w:val="005C4578"/>
    <w:rsid w:val="005C504D"/>
    <w:rsid w:val="005C7125"/>
    <w:rsid w:val="005C7937"/>
    <w:rsid w:val="005D01CC"/>
    <w:rsid w:val="005D0AC2"/>
    <w:rsid w:val="005D0C5E"/>
    <w:rsid w:val="005D1F39"/>
    <w:rsid w:val="005D2173"/>
    <w:rsid w:val="005D5D29"/>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35B"/>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6152"/>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8387D"/>
    <w:rsid w:val="006851F6"/>
    <w:rsid w:val="00685BE1"/>
    <w:rsid w:val="00685DAE"/>
    <w:rsid w:val="00685EBC"/>
    <w:rsid w:val="00686442"/>
    <w:rsid w:val="006873CC"/>
    <w:rsid w:val="00687BCE"/>
    <w:rsid w:val="006909AF"/>
    <w:rsid w:val="00691157"/>
    <w:rsid w:val="0069230A"/>
    <w:rsid w:val="006923DD"/>
    <w:rsid w:val="00692D6F"/>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26E7"/>
    <w:rsid w:val="006B3CB6"/>
    <w:rsid w:val="006B3E83"/>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1766F"/>
    <w:rsid w:val="007206CC"/>
    <w:rsid w:val="00720C32"/>
    <w:rsid w:val="007211AB"/>
    <w:rsid w:val="007216D1"/>
    <w:rsid w:val="00723F20"/>
    <w:rsid w:val="007246D3"/>
    <w:rsid w:val="00725BCF"/>
    <w:rsid w:val="00726E1E"/>
    <w:rsid w:val="00727A3F"/>
    <w:rsid w:val="00727CD0"/>
    <w:rsid w:val="0073065A"/>
    <w:rsid w:val="007308CB"/>
    <w:rsid w:val="00730C5F"/>
    <w:rsid w:val="007310E5"/>
    <w:rsid w:val="007312BA"/>
    <w:rsid w:val="00732418"/>
    <w:rsid w:val="00733AB5"/>
    <w:rsid w:val="00733F5C"/>
    <w:rsid w:val="00734C69"/>
    <w:rsid w:val="00734C6A"/>
    <w:rsid w:val="007358B8"/>
    <w:rsid w:val="00736441"/>
    <w:rsid w:val="00736A43"/>
    <w:rsid w:val="00736F8D"/>
    <w:rsid w:val="00741709"/>
    <w:rsid w:val="00742070"/>
    <w:rsid w:val="0074290D"/>
    <w:rsid w:val="00742A94"/>
    <w:rsid w:val="00742A99"/>
    <w:rsid w:val="00743039"/>
    <w:rsid w:val="00743370"/>
    <w:rsid w:val="00743AA0"/>
    <w:rsid w:val="00744913"/>
    <w:rsid w:val="00744AA4"/>
    <w:rsid w:val="00745E2F"/>
    <w:rsid w:val="0074630B"/>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811"/>
    <w:rsid w:val="007C07ED"/>
    <w:rsid w:val="007C26AA"/>
    <w:rsid w:val="007C36B0"/>
    <w:rsid w:val="007C5737"/>
    <w:rsid w:val="007C582C"/>
    <w:rsid w:val="007C610B"/>
    <w:rsid w:val="007C64A6"/>
    <w:rsid w:val="007C7D7C"/>
    <w:rsid w:val="007D00E5"/>
    <w:rsid w:val="007D01F6"/>
    <w:rsid w:val="007D1008"/>
    <w:rsid w:val="007D1DF9"/>
    <w:rsid w:val="007D2015"/>
    <w:rsid w:val="007D21DA"/>
    <w:rsid w:val="007D2571"/>
    <w:rsid w:val="007D28CA"/>
    <w:rsid w:val="007D2AEA"/>
    <w:rsid w:val="007D42B0"/>
    <w:rsid w:val="007D5DD7"/>
    <w:rsid w:val="007D5DE8"/>
    <w:rsid w:val="007D638B"/>
    <w:rsid w:val="007D6EA5"/>
    <w:rsid w:val="007D7B4C"/>
    <w:rsid w:val="007E0768"/>
    <w:rsid w:val="007E2632"/>
    <w:rsid w:val="007E6E68"/>
    <w:rsid w:val="007E71A7"/>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652"/>
    <w:rsid w:val="0081479B"/>
    <w:rsid w:val="00814D3A"/>
    <w:rsid w:val="00815BDD"/>
    <w:rsid w:val="008162CB"/>
    <w:rsid w:val="008163E3"/>
    <w:rsid w:val="00817327"/>
    <w:rsid w:val="00817D33"/>
    <w:rsid w:val="00817D86"/>
    <w:rsid w:val="008201EF"/>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779BC"/>
    <w:rsid w:val="0088031C"/>
    <w:rsid w:val="008806F2"/>
    <w:rsid w:val="00881426"/>
    <w:rsid w:val="00881A08"/>
    <w:rsid w:val="0088308B"/>
    <w:rsid w:val="00885FAE"/>
    <w:rsid w:val="00886667"/>
    <w:rsid w:val="00886F5F"/>
    <w:rsid w:val="00887307"/>
    <w:rsid w:val="008904C8"/>
    <w:rsid w:val="00891073"/>
    <w:rsid w:val="00891183"/>
    <w:rsid w:val="00892860"/>
    <w:rsid w:val="008934D7"/>
    <w:rsid w:val="008943CA"/>
    <w:rsid w:val="00894B62"/>
    <w:rsid w:val="008954AD"/>
    <w:rsid w:val="00895B01"/>
    <w:rsid w:val="00896ABE"/>
    <w:rsid w:val="00897BF7"/>
    <w:rsid w:val="008A0303"/>
    <w:rsid w:val="008A1381"/>
    <w:rsid w:val="008A1A6E"/>
    <w:rsid w:val="008A1C58"/>
    <w:rsid w:val="008A2194"/>
    <w:rsid w:val="008A315B"/>
    <w:rsid w:val="008A3737"/>
    <w:rsid w:val="008A3CB4"/>
    <w:rsid w:val="008A4F00"/>
    <w:rsid w:val="008A5F34"/>
    <w:rsid w:val="008A66EA"/>
    <w:rsid w:val="008A7B6B"/>
    <w:rsid w:val="008B2078"/>
    <w:rsid w:val="008B41E9"/>
    <w:rsid w:val="008B53E3"/>
    <w:rsid w:val="008B545B"/>
    <w:rsid w:val="008B54B6"/>
    <w:rsid w:val="008B5A1E"/>
    <w:rsid w:val="008B5B0A"/>
    <w:rsid w:val="008B633A"/>
    <w:rsid w:val="008B6C24"/>
    <w:rsid w:val="008B7345"/>
    <w:rsid w:val="008B78B8"/>
    <w:rsid w:val="008C072F"/>
    <w:rsid w:val="008C1BC5"/>
    <w:rsid w:val="008C1C56"/>
    <w:rsid w:val="008C1E46"/>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5421"/>
    <w:rsid w:val="008D5684"/>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5C9F"/>
    <w:rsid w:val="008F62A7"/>
    <w:rsid w:val="008F6711"/>
    <w:rsid w:val="008F6F5D"/>
    <w:rsid w:val="008F735A"/>
    <w:rsid w:val="008F7B95"/>
    <w:rsid w:val="0090003F"/>
    <w:rsid w:val="00901F66"/>
    <w:rsid w:val="009025BD"/>
    <w:rsid w:val="009028E9"/>
    <w:rsid w:val="00902D65"/>
    <w:rsid w:val="009038C9"/>
    <w:rsid w:val="00904D10"/>
    <w:rsid w:val="00905A64"/>
    <w:rsid w:val="009069D1"/>
    <w:rsid w:val="00906C5D"/>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1A9E"/>
    <w:rsid w:val="00962080"/>
    <w:rsid w:val="009623EB"/>
    <w:rsid w:val="00962AC1"/>
    <w:rsid w:val="009631EB"/>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46D"/>
    <w:rsid w:val="00980B6E"/>
    <w:rsid w:val="00982CEB"/>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22B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764"/>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523"/>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319"/>
    <w:rsid w:val="00A43A97"/>
    <w:rsid w:val="00A44686"/>
    <w:rsid w:val="00A45F84"/>
    <w:rsid w:val="00A46304"/>
    <w:rsid w:val="00A46564"/>
    <w:rsid w:val="00A500F0"/>
    <w:rsid w:val="00A50697"/>
    <w:rsid w:val="00A5074D"/>
    <w:rsid w:val="00A519BD"/>
    <w:rsid w:val="00A54236"/>
    <w:rsid w:val="00A5426A"/>
    <w:rsid w:val="00A567B9"/>
    <w:rsid w:val="00A568FE"/>
    <w:rsid w:val="00A57B57"/>
    <w:rsid w:val="00A6024D"/>
    <w:rsid w:val="00A60DDB"/>
    <w:rsid w:val="00A6212A"/>
    <w:rsid w:val="00A63EB5"/>
    <w:rsid w:val="00A63F9F"/>
    <w:rsid w:val="00A64A85"/>
    <w:rsid w:val="00A65081"/>
    <w:rsid w:val="00A667DC"/>
    <w:rsid w:val="00A67D61"/>
    <w:rsid w:val="00A7037E"/>
    <w:rsid w:val="00A70496"/>
    <w:rsid w:val="00A70D28"/>
    <w:rsid w:val="00A72296"/>
    <w:rsid w:val="00A72333"/>
    <w:rsid w:val="00A72529"/>
    <w:rsid w:val="00A72DC1"/>
    <w:rsid w:val="00A7337E"/>
    <w:rsid w:val="00A74199"/>
    <w:rsid w:val="00A74EE9"/>
    <w:rsid w:val="00A7512F"/>
    <w:rsid w:val="00A769C0"/>
    <w:rsid w:val="00A77699"/>
    <w:rsid w:val="00A80012"/>
    <w:rsid w:val="00A8004E"/>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3C3"/>
    <w:rsid w:val="00AC3C06"/>
    <w:rsid w:val="00AD0491"/>
    <w:rsid w:val="00AD099E"/>
    <w:rsid w:val="00AD2040"/>
    <w:rsid w:val="00AD4907"/>
    <w:rsid w:val="00AD6FA9"/>
    <w:rsid w:val="00AE00AE"/>
    <w:rsid w:val="00AE030D"/>
    <w:rsid w:val="00AE0B7D"/>
    <w:rsid w:val="00AE108D"/>
    <w:rsid w:val="00AE14E5"/>
    <w:rsid w:val="00AE1A01"/>
    <w:rsid w:val="00AE1ADE"/>
    <w:rsid w:val="00AE4DA7"/>
    <w:rsid w:val="00AE58C7"/>
    <w:rsid w:val="00AE7306"/>
    <w:rsid w:val="00AF127D"/>
    <w:rsid w:val="00AF1622"/>
    <w:rsid w:val="00AF1C30"/>
    <w:rsid w:val="00AF31C2"/>
    <w:rsid w:val="00AF3ADC"/>
    <w:rsid w:val="00AF41FC"/>
    <w:rsid w:val="00AF7895"/>
    <w:rsid w:val="00AF79AE"/>
    <w:rsid w:val="00B00EB8"/>
    <w:rsid w:val="00B01736"/>
    <w:rsid w:val="00B02197"/>
    <w:rsid w:val="00B028D3"/>
    <w:rsid w:val="00B075EB"/>
    <w:rsid w:val="00B07E3E"/>
    <w:rsid w:val="00B102CF"/>
    <w:rsid w:val="00B10819"/>
    <w:rsid w:val="00B11B51"/>
    <w:rsid w:val="00B11E71"/>
    <w:rsid w:val="00B16573"/>
    <w:rsid w:val="00B16F28"/>
    <w:rsid w:val="00B24520"/>
    <w:rsid w:val="00B245FF"/>
    <w:rsid w:val="00B2486C"/>
    <w:rsid w:val="00B2541C"/>
    <w:rsid w:val="00B261AC"/>
    <w:rsid w:val="00B2639C"/>
    <w:rsid w:val="00B26F96"/>
    <w:rsid w:val="00B27272"/>
    <w:rsid w:val="00B34F53"/>
    <w:rsid w:val="00B352F4"/>
    <w:rsid w:val="00B36E2D"/>
    <w:rsid w:val="00B36E9B"/>
    <w:rsid w:val="00B377EE"/>
    <w:rsid w:val="00B402F9"/>
    <w:rsid w:val="00B41109"/>
    <w:rsid w:val="00B426DB"/>
    <w:rsid w:val="00B4288D"/>
    <w:rsid w:val="00B42C16"/>
    <w:rsid w:val="00B42C86"/>
    <w:rsid w:val="00B4390F"/>
    <w:rsid w:val="00B43DFE"/>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440F"/>
    <w:rsid w:val="00B64DE7"/>
    <w:rsid w:val="00B656DA"/>
    <w:rsid w:val="00B6588F"/>
    <w:rsid w:val="00B660FE"/>
    <w:rsid w:val="00B665F4"/>
    <w:rsid w:val="00B705D3"/>
    <w:rsid w:val="00B706E3"/>
    <w:rsid w:val="00B716B2"/>
    <w:rsid w:val="00B718E5"/>
    <w:rsid w:val="00B723A8"/>
    <w:rsid w:val="00B741F0"/>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49"/>
    <w:rsid w:val="00B9357A"/>
    <w:rsid w:val="00B93AE4"/>
    <w:rsid w:val="00B93C96"/>
    <w:rsid w:val="00B9412A"/>
    <w:rsid w:val="00B9464D"/>
    <w:rsid w:val="00B97012"/>
    <w:rsid w:val="00BA0A6F"/>
    <w:rsid w:val="00BA1800"/>
    <w:rsid w:val="00BA20B6"/>
    <w:rsid w:val="00BA2FB9"/>
    <w:rsid w:val="00BA3A32"/>
    <w:rsid w:val="00BA3D1A"/>
    <w:rsid w:val="00BA4BE6"/>
    <w:rsid w:val="00BA4EC3"/>
    <w:rsid w:val="00BA7F1B"/>
    <w:rsid w:val="00BB1D3D"/>
    <w:rsid w:val="00BB1D8A"/>
    <w:rsid w:val="00BB2D2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3C64"/>
    <w:rsid w:val="00BD7285"/>
    <w:rsid w:val="00BE1386"/>
    <w:rsid w:val="00BE1962"/>
    <w:rsid w:val="00BE2102"/>
    <w:rsid w:val="00BE223F"/>
    <w:rsid w:val="00BE28DB"/>
    <w:rsid w:val="00BE50D9"/>
    <w:rsid w:val="00BE5404"/>
    <w:rsid w:val="00BE6ABE"/>
    <w:rsid w:val="00BE6E6E"/>
    <w:rsid w:val="00BE75C8"/>
    <w:rsid w:val="00BE7655"/>
    <w:rsid w:val="00BE7D89"/>
    <w:rsid w:val="00BF0848"/>
    <w:rsid w:val="00BF14B3"/>
    <w:rsid w:val="00BF3513"/>
    <w:rsid w:val="00BF36B6"/>
    <w:rsid w:val="00BF4231"/>
    <w:rsid w:val="00BF4EC8"/>
    <w:rsid w:val="00BF7590"/>
    <w:rsid w:val="00C02014"/>
    <w:rsid w:val="00C02A57"/>
    <w:rsid w:val="00C02B91"/>
    <w:rsid w:val="00C02D0F"/>
    <w:rsid w:val="00C02F5F"/>
    <w:rsid w:val="00C0430D"/>
    <w:rsid w:val="00C04D40"/>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20B8"/>
    <w:rsid w:val="00C22602"/>
    <w:rsid w:val="00C23250"/>
    <w:rsid w:val="00C244CE"/>
    <w:rsid w:val="00C24BAD"/>
    <w:rsid w:val="00C266DF"/>
    <w:rsid w:val="00C274DB"/>
    <w:rsid w:val="00C3422A"/>
    <w:rsid w:val="00C354D7"/>
    <w:rsid w:val="00C35C81"/>
    <w:rsid w:val="00C35EAE"/>
    <w:rsid w:val="00C37297"/>
    <w:rsid w:val="00C4295C"/>
    <w:rsid w:val="00C42D9C"/>
    <w:rsid w:val="00C43557"/>
    <w:rsid w:val="00C44B5E"/>
    <w:rsid w:val="00C458D8"/>
    <w:rsid w:val="00C45B7E"/>
    <w:rsid w:val="00C45EA2"/>
    <w:rsid w:val="00C46126"/>
    <w:rsid w:val="00C4622C"/>
    <w:rsid w:val="00C4689E"/>
    <w:rsid w:val="00C4767A"/>
    <w:rsid w:val="00C47956"/>
    <w:rsid w:val="00C53919"/>
    <w:rsid w:val="00C53F23"/>
    <w:rsid w:val="00C55402"/>
    <w:rsid w:val="00C55781"/>
    <w:rsid w:val="00C55957"/>
    <w:rsid w:val="00C5640C"/>
    <w:rsid w:val="00C568A8"/>
    <w:rsid w:val="00C5713C"/>
    <w:rsid w:val="00C579F6"/>
    <w:rsid w:val="00C57D4A"/>
    <w:rsid w:val="00C60B54"/>
    <w:rsid w:val="00C61645"/>
    <w:rsid w:val="00C61A42"/>
    <w:rsid w:val="00C61AF7"/>
    <w:rsid w:val="00C62DF4"/>
    <w:rsid w:val="00C63FC1"/>
    <w:rsid w:val="00C645D4"/>
    <w:rsid w:val="00C647A5"/>
    <w:rsid w:val="00C659AB"/>
    <w:rsid w:val="00C65A87"/>
    <w:rsid w:val="00C65BE7"/>
    <w:rsid w:val="00C71BAF"/>
    <w:rsid w:val="00C72379"/>
    <w:rsid w:val="00C72E5D"/>
    <w:rsid w:val="00C7371D"/>
    <w:rsid w:val="00C75C48"/>
    <w:rsid w:val="00C76367"/>
    <w:rsid w:val="00C76AB8"/>
    <w:rsid w:val="00C83163"/>
    <w:rsid w:val="00C83546"/>
    <w:rsid w:val="00C83AAD"/>
    <w:rsid w:val="00C86C4B"/>
    <w:rsid w:val="00C87D22"/>
    <w:rsid w:val="00C9051E"/>
    <w:rsid w:val="00C91439"/>
    <w:rsid w:val="00C91CC9"/>
    <w:rsid w:val="00C91FF2"/>
    <w:rsid w:val="00C920C3"/>
    <w:rsid w:val="00C947A9"/>
    <w:rsid w:val="00C95039"/>
    <w:rsid w:val="00CA06D5"/>
    <w:rsid w:val="00CA1CBC"/>
    <w:rsid w:val="00CA277F"/>
    <w:rsid w:val="00CA370A"/>
    <w:rsid w:val="00CA458E"/>
    <w:rsid w:val="00CA4AC1"/>
    <w:rsid w:val="00CA4B11"/>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C7CD8"/>
    <w:rsid w:val="00CD0F70"/>
    <w:rsid w:val="00CD2DB8"/>
    <w:rsid w:val="00CD3484"/>
    <w:rsid w:val="00CD3592"/>
    <w:rsid w:val="00CD394D"/>
    <w:rsid w:val="00CD4010"/>
    <w:rsid w:val="00CD413A"/>
    <w:rsid w:val="00CD413F"/>
    <w:rsid w:val="00CD428B"/>
    <w:rsid w:val="00CD6176"/>
    <w:rsid w:val="00CD7524"/>
    <w:rsid w:val="00CE0099"/>
    <w:rsid w:val="00CE0556"/>
    <w:rsid w:val="00CE0B90"/>
    <w:rsid w:val="00CE137E"/>
    <w:rsid w:val="00CE263B"/>
    <w:rsid w:val="00CE35BA"/>
    <w:rsid w:val="00CE48FE"/>
    <w:rsid w:val="00CE5A27"/>
    <w:rsid w:val="00CE7252"/>
    <w:rsid w:val="00CF1102"/>
    <w:rsid w:val="00CF34CE"/>
    <w:rsid w:val="00CF3C1B"/>
    <w:rsid w:val="00CF5847"/>
    <w:rsid w:val="00CF5916"/>
    <w:rsid w:val="00CF6B0B"/>
    <w:rsid w:val="00CF768D"/>
    <w:rsid w:val="00CF78D9"/>
    <w:rsid w:val="00D007F0"/>
    <w:rsid w:val="00D00E08"/>
    <w:rsid w:val="00D00F5B"/>
    <w:rsid w:val="00D010EA"/>
    <w:rsid w:val="00D015C0"/>
    <w:rsid w:val="00D0174C"/>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5DAA"/>
    <w:rsid w:val="00D56CC0"/>
    <w:rsid w:val="00D60671"/>
    <w:rsid w:val="00D614D2"/>
    <w:rsid w:val="00D6336E"/>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4AFE"/>
    <w:rsid w:val="00D96AAF"/>
    <w:rsid w:val="00D97034"/>
    <w:rsid w:val="00D975D8"/>
    <w:rsid w:val="00D979FC"/>
    <w:rsid w:val="00D97C6D"/>
    <w:rsid w:val="00DA00EF"/>
    <w:rsid w:val="00DA2B2F"/>
    <w:rsid w:val="00DA36F9"/>
    <w:rsid w:val="00DA6155"/>
    <w:rsid w:val="00DA6639"/>
    <w:rsid w:val="00DA71DD"/>
    <w:rsid w:val="00DB2615"/>
    <w:rsid w:val="00DB2E96"/>
    <w:rsid w:val="00DB34B3"/>
    <w:rsid w:val="00DB3634"/>
    <w:rsid w:val="00DB47C4"/>
    <w:rsid w:val="00DB6BB1"/>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D38"/>
    <w:rsid w:val="00DD7F84"/>
    <w:rsid w:val="00DE0DD0"/>
    <w:rsid w:val="00DE1F6B"/>
    <w:rsid w:val="00DE2178"/>
    <w:rsid w:val="00DE2296"/>
    <w:rsid w:val="00DE25E8"/>
    <w:rsid w:val="00DE3194"/>
    <w:rsid w:val="00DE3A7A"/>
    <w:rsid w:val="00DE572B"/>
    <w:rsid w:val="00DE5837"/>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234"/>
    <w:rsid w:val="00E001BA"/>
    <w:rsid w:val="00E02D67"/>
    <w:rsid w:val="00E02D8C"/>
    <w:rsid w:val="00E02FB3"/>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453"/>
    <w:rsid w:val="00E33938"/>
    <w:rsid w:val="00E34894"/>
    <w:rsid w:val="00E371D0"/>
    <w:rsid w:val="00E374C4"/>
    <w:rsid w:val="00E37E7D"/>
    <w:rsid w:val="00E40010"/>
    <w:rsid w:val="00E4048D"/>
    <w:rsid w:val="00E40E7F"/>
    <w:rsid w:val="00E416D9"/>
    <w:rsid w:val="00E4174F"/>
    <w:rsid w:val="00E430FD"/>
    <w:rsid w:val="00E45F97"/>
    <w:rsid w:val="00E47B77"/>
    <w:rsid w:val="00E50A5B"/>
    <w:rsid w:val="00E50EEF"/>
    <w:rsid w:val="00E52BB4"/>
    <w:rsid w:val="00E5449E"/>
    <w:rsid w:val="00E54BAF"/>
    <w:rsid w:val="00E54C2D"/>
    <w:rsid w:val="00E5597E"/>
    <w:rsid w:val="00E55B34"/>
    <w:rsid w:val="00E55F45"/>
    <w:rsid w:val="00E578B8"/>
    <w:rsid w:val="00E60E52"/>
    <w:rsid w:val="00E61BF5"/>
    <w:rsid w:val="00E62205"/>
    <w:rsid w:val="00E62E6E"/>
    <w:rsid w:val="00E6352C"/>
    <w:rsid w:val="00E637E3"/>
    <w:rsid w:val="00E639B6"/>
    <w:rsid w:val="00E64267"/>
    <w:rsid w:val="00E64C2C"/>
    <w:rsid w:val="00E65FD8"/>
    <w:rsid w:val="00E66247"/>
    <w:rsid w:val="00E665C8"/>
    <w:rsid w:val="00E6747B"/>
    <w:rsid w:val="00E67C3E"/>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3195"/>
    <w:rsid w:val="00F03F2D"/>
    <w:rsid w:val="00F07FFC"/>
    <w:rsid w:val="00F10FBF"/>
    <w:rsid w:val="00F12535"/>
    <w:rsid w:val="00F131F1"/>
    <w:rsid w:val="00F13AC8"/>
    <w:rsid w:val="00F13BC6"/>
    <w:rsid w:val="00F150B3"/>
    <w:rsid w:val="00F15DF9"/>
    <w:rsid w:val="00F174AC"/>
    <w:rsid w:val="00F20038"/>
    <w:rsid w:val="00F204FA"/>
    <w:rsid w:val="00F22C4B"/>
    <w:rsid w:val="00F22FD2"/>
    <w:rsid w:val="00F24E25"/>
    <w:rsid w:val="00F254C9"/>
    <w:rsid w:val="00F30F64"/>
    <w:rsid w:val="00F3131E"/>
    <w:rsid w:val="00F314C8"/>
    <w:rsid w:val="00F327F3"/>
    <w:rsid w:val="00F3301E"/>
    <w:rsid w:val="00F33B11"/>
    <w:rsid w:val="00F33DBE"/>
    <w:rsid w:val="00F33E69"/>
    <w:rsid w:val="00F33EA5"/>
    <w:rsid w:val="00F353D6"/>
    <w:rsid w:val="00F3557F"/>
    <w:rsid w:val="00F3628F"/>
    <w:rsid w:val="00F364DB"/>
    <w:rsid w:val="00F407E7"/>
    <w:rsid w:val="00F41580"/>
    <w:rsid w:val="00F420B2"/>
    <w:rsid w:val="00F42585"/>
    <w:rsid w:val="00F42D71"/>
    <w:rsid w:val="00F44040"/>
    <w:rsid w:val="00F44D71"/>
    <w:rsid w:val="00F47098"/>
    <w:rsid w:val="00F50E0F"/>
    <w:rsid w:val="00F519C4"/>
    <w:rsid w:val="00F5538B"/>
    <w:rsid w:val="00F55B97"/>
    <w:rsid w:val="00F577E3"/>
    <w:rsid w:val="00F57D85"/>
    <w:rsid w:val="00F6225E"/>
    <w:rsid w:val="00F6285A"/>
    <w:rsid w:val="00F62E7A"/>
    <w:rsid w:val="00F63C33"/>
    <w:rsid w:val="00F65EFB"/>
    <w:rsid w:val="00F663D5"/>
    <w:rsid w:val="00F66FE8"/>
    <w:rsid w:val="00F67022"/>
    <w:rsid w:val="00F701ED"/>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3A10"/>
    <w:rsid w:val="00F9457E"/>
    <w:rsid w:val="00F9475B"/>
    <w:rsid w:val="00F94ADD"/>
    <w:rsid w:val="00F960E4"/>
    <w:rsid w:val="00F969E4"/>
    <w:rsid w:val="00F9714B"/>
    <w:rsid w:val="00F97EEF"/>
    <w:rsid w:val="00FA1427"/>
    <w:rsid w:val="00FA18BB"/>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203D"/>
    <w:rsid w:val="00FE3664"/>
    <w:rsid w:val="00FE3D8A"/>
    <w:rsid w:val="00FE45C7"/>
    <w:rsid w:val="00FE5043"/>
    <w:rsid w:val="00FE54BA"/>
    <w:rsid w:val="00FE6A24"/>
    <w:rsid w:val="00FF03FC"/>
    <w:rsid w:val="00FF06D7"/>
    <w:rsid w:val="00FF10D4"/>
    <w:rsid w:val="00FF160F"/>
    <w:rsid w:val="00FF449A"/>
    <w:rsid w:val="00FF4B49"/>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cancer.sanger.ac.uk/cosmic/census?tier=1"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s://genomebiology.biomedcentral.com/articles/10.1186/s13059-018-1509-y"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dcc.icgc.org/releases/current/Project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cancer.sanger.ac.uk/signatures/documents/4/PCAWG7_indel_classification_2021_08_31.xlsx" TargetMode="Externa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oter" Target="footer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yperlink" Target="https://doi.org/10.1038/srep15587"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s://www.synapse.org/"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D4079"/>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75235"/>
    <w:rsid w:val="00384AA4"/>
    <w:rsid w:val="003D0634"/>
    <w:rsid w:val="003D7FAC"/>
    <w:rsid w:val="003E25B6"/>
    <w:rsid w:val="003E3342"/>
    <w:rsid w:val="003E7E0F"/>
    <w:rsid w:val="003F2736"/>
    <w:rsid w:val="004165A8"/>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32CB8"/>
    <w:rsid w:val="00634124"/>
    <w:rsid w:val="006448A7"/>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069D1"/>
    <w:rsid w:val="0092418F"/>
    <w:rsid w:val="00935E29"/>
    <w:rsid w:val="00975BEB"/>
    <w:rsid w:val="009E56CE"/>
    <w:rsid w:val="009E603B"/>
    <w:rsid w:val="00A02748"/>
    <w:rsid w:val="00A43319"/>
    <w:rsid w:val="00A568FE"/>
    <w:rsid w:val="00A97ED7"/>
    <w:rsid w:val="00AA1E28"/>
    <w:rsid w:val="00AC3C06"/>
    <w:rsid w:val="00AE0B7D"/>
    <w:rsid w:val="00AF79AE"/>
    <w:rsid w:val="00B23970"/>
    <w:rsid w:val="00B4288D"/>
    <w:rsid w:val="00B90F76"/>
    <w:rsid w:val="00BA7F5C"/>
    <w:rsid w:val="00BE4664"/>
    <w:rsid w:val="00C5376A"/>
    <w:rsid w:val="00C72B37"/>
    <w:rsid w:val="00CA370A"/>
    <w:rsid w:val="00CA4B11"/>
    <w:rsid w:val="00CA7AB5"/>
    <w:rsid w:val="00CD1803"/>
    <w:rsid w:val="00D160E2"/>
    <w:rsid w:val="00D359AF"/>
    <w:rsid w:val="00D41C1D"/>
    <w:rsid w:val="00D84AC5"/>
    <w:rsid w:val="00D9293B"/>
    <w:rsid w:val="00DD3009"/>
    <w:rsid w:val="00DD3CFD"/>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1</Pages>
  <Words>31712</Words>
  <Characters>180765</Characters>
  <Application>Microsoft Office Word</Application>
  <DocSecurity>0</DocSecurity>
  <Lines>1506</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16</cp:revision>
  <cp:lastPrinted>2025-06-06T09:23:00Z</cp:lastPrinted>
  <dcterms:created xsi:type="dcterms:W3CDTF">2025-07-17T21:18:00Z</dcterms:created>
  <dcterms:modified xsi:type="dcterms:W3CDTF">2025-07-17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0"&gt;&lt;session id="dgQYQsIS"/&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